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Find</w:t>
      </w:r>
      <w:bookmarkStart w:id="0" w:name="_GoBack"/>
      <w:bookmarkEnd w:id="0"/>
      <w:r w:rsidR="00BE3995" w:rsidRPr="000E1191">
        <w:rPr>
          <w:sz w:val="52"/>
        </w:rPr>
        <w:t xml:space="preserve">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4C3DD7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F644F4">
        <w:rPr>
          <w:noProof/>
        </w:rPr>
        <w:t>20-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1" w:name="_Toc927483"/>
      <w:r w:rsidRPr="000E1191">
        <w:lastRenderedPageBreak/>
        <w:t>Abstract</w:t>
      </w:r>
      <w:bookmarkEnd w:id="1"/>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2" w:name="_Toc927484"/>
      <w:r w:rsidRPr="000E1191">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3" w:name="_Toc927485"/>
      <w:r w:rsidRPr="000E1191">
        <w:t>Acknowledgments</w:t>
      </w:r>
      <w:bookmarkEnd w:id="3"/>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4" w:name="_Toc927486"/>
      <w:r w:rsidRPr="000E1191">
        <w:t>Reader context</w:t>
      </w:r>
      <w:bookmarkEnd w:id="4"/>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5"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5"/>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6" w:name="_Toc927488"/>
      <w:r w:rsidR="004D13C7" w:rsidRPr="000E1191">
        <w:t>Introduction</w:t>
      </w:r>
      <w:bookmarkEnd w:id="6"/>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4992DE12" w:rsidR="00475B51" w:rsidRPr="00FA0406" w:rsidRDefault="00475B51"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475B51" w:rsidRDefault="00475B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4992DE12" w:rsidR="00475B51" w:rsidRPr="00FA0406" w:rsidRDefault="00475B51"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475B51" w:rsidRDefault="00475B51"/>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7" w:name="_Toc927489"/>
      <w:r w:rsidRPr="000E1191">
        <w:t>Problem description</w:t>
      </w:r>
      <w:bookmarkEnd w:id="7"/>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8" w:name="_Ref536793071"/>
      <w:bookmarkStart w:id="9" w:name="_Ref536793075"/>
      <w:bookmarkStart w:id="10" w:name="_Toc927490"/>
      <w:r w:rsidRPr="000E1191">
        <w:t>Research scope</w:t>
      </w:r>
      <w:bookmarkEnd w:id="8"/>
      <w:bookmarkEnd w:id="9"/>
      <w:bookmarkEnd w:id="10"/>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1" w:name="_Toc927491"/>
      <w:r w:rsidRPr="000E1191">
        <w:t>Research question</w:t>
      </w:r>
      <w:bookmarkEnd w:id="11"/>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2" w:name="_Toc927492"/>
      <w:r w:rsidRPr="000E1191">
        <w:t>Approach</w:t>
      </w:r>
      <w:bookmarkEnd w:id="12"/>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475B51" w:rsidRPr="000A30D6" w:rsidRDefault="00475B51"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475B51" w:rsidRPr="000A30D6" w:rsidRDefault="00475B51"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475B51" w:rsidRPr="000A30D6" w:rsidRDefault="00475B51"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475B51"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475B51" w:rsidRPr="000A30D6"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475B51" w:rsidRPr="000A30D6" w:rsidRDefault="00475B51"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475B51" w:rsidRPr="000A30D6" w:rsidRDefault="00475B51"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475B51" w:rsidRPr="000A30D6" w:rsidRDefault="00475B51"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475B51" w:rsidRPr="000A30D6" w:rsidRDefault="00475B51"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475B51" w:rsidRPr="000A30D6" w:rsidRDefault="00475B51"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475B51"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475B51" w:rsidRPr="000A30D6" w:rsidRDefault="00475B51"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475B51" w:rsidRPr="000A30D6" w:rsidRDefault="00475B51"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48D6F414" w:rsidR="00475B51" w:rsidRPr="00DF148F" w:rsidRDefault="00475B51"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48D6F414" w:rsidR="00475B51" w:rsidRPr="00DF148F" w:rsidRDefault="00475B51" w:rsidP="00086E88">
                      <w:pPr>
                        <w:pStyle w:val="Bijschrift"/>
                        <w:rPr>
                          <w:noProof/>
                        </w:rPr>
                      </w:pPr>
                      <w:bookmarkStart w:id="14"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4"/>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5" w:name="_Toc927493"/>
      <w:r w:rsidR="000E1191" w:rsidRPr="000E1191">
        <w:t>State of the art</w:t>
      </w:r>
      <w:bookmarkEnd w:id="15"/>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papers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6" w:name="_Toc927494"/>
      <w:r w:rsidRPr="000E1191">
        <w:t>Requirements of a smart reminder system</w:t>
      </w:r>
      <w:bookmarkEnd w:id="16"/>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7" w:name="_Toc927495"/>
      <w:r w:rsidRPr="000E1191">
        <w:t xml:space="preserve">Notification producing or </w:t>
      </w:r>
      <w:r w:rsidR="00FC7EA5">
        <w:t>scheduling</w:t>
      </w:r>
      <w:bookmarkEnd w:id="17"/>
    </w:p>
    <w:p w14:paraId="7B8C8984" w14:textId="4F07A121"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8" w:name="_Toc927496"/>
      <w:r w:rsidRPr="000E1191">
        <w:t>No s</w:t>
      </w:r>
      <w:r w:rsidR="003E3A02" w:rsidRPr="000E1191">
        <w:t>pecific setup</w:t>
      </w:r>
      <w:bookmarkEnd w:id="18"/>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9" w:name="_Toc927497"/>
      <w:r w:rsidRPr="000E1191">
        <w:t>Values</w:t>
      </w:r>
      <w:bookmarkEnd w:id="19"/>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20" w:name="_Toc927498"/>
      <w:r w:rsidRPr="000E1191">
        <w:t xml:space="preserve">Comparison of </w:t>
      </w:r>
      <w:r w:rsidR="00E16250">
        <w:t>existing concepts</w:t>
      </w:r>
      <w:bookmarkEnd w:id="20"/>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1" w:name="_Ref536793067"/>
      <w:bookmarkStart w:id="22"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1"/>
      <w:r>
        <w:t>: Comparison of existing concepts</w:t>
      </w:r>
      <w:bookmarkEnd w:id="22"/>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3" w:name="_Toc927499"/>
      <w:r>
        <w:t>Preempting the deadline</w:t>
      </w:r>
      <w:bookmarkEnd w:id="23"/>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4" w:name="_Toc927500"/>
      <w:r>
        <w:t>What is a deadline?</w:t>
      </w:r>
      <w:bookmarkEnd w:id="24"/>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5" w:name="_Toc927501"/>
      <w:r>
        <w:t>Activity prediction</w:t>
      </w:r>
      <w:bookmarkEnd w:id="25"/>
    </w:p>
    <w:p w14:paraId="1932B76D" w14:textId="46FBD848"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main focus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6" w:name="_Ref933757"/>
      <w:r>
        <w:lastRenderedPageBreak/>
        <w:t>The appropriate time – a statistical approach</w:t>
      </w:r>
      <w:bookmarkEnd w:id="26"/>
    </w:p>
    <w:p w14:paraId="044B17A1" w14:textId="235F57D9" w:rsidR="003335DC" w:rsidRDefault="00627B04" w:rsidP="00627B04">
      <w:r>
        <w:t xml:space="preserve">Before a value based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7" w:name="_Toc927502"/>
      <w:r>
        <w:t>User values</w:t>
      </w:r>
      <w:bookmarkEnd w:id="27"/>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While their ideas went much further, the idea that certain actions may promote or demote certain actions is crucial. Furthermore, in order to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8" w:name="_Ref535005293"/>
      <w:bookmarkStart w:id="29" w:name="_Toc536792963"/>
      <w:bookmarkStart w:id="30" w:name="_Toc927503"/>
      <w:r>
        <w:t>Which values</w:t>
      </w:r>
      <w:bookmarkEnd w:id="28"/>
      <w:bookmarkEnd w:id="29"/>
      <w:bookmarkEnd w:id="30"/>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1" w:name="_Ref535037707"/>
      <w:bookmarkStart w:id="32" w:name="_Toc536792966"/>
      <w:bookmarkStart w:id="33" w:name="_Toc927505"/>
      <w:r>
        <w:t>Concept design</w:t>
      </w:r>
      <w:bookmarkEnd w:id="31"/>
      <w:bookmarkEnd w:id="32"/>
      <w:bookmarkEnd w:id="33"/>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4"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1EBEE131" w:rsidR="00475B51" w:rsidRPr="00C2046C" w:rsidRDefault="00475B51"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1EBEE131" w:rsidR="00475B51" w:rsidRPr="00C2046C" w:rsidRDefault="00475B51"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475B51" w:rsidRPr="000A30D6" w:rsidRDefault="00475B51"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475B51"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475B51" w:rsidRPr="000A30D6"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475B51" w:rsidRPr="000A30D6" w:rsidRDefault="00475B51"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475B51"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475B51" w:rsidRPr="000A30D6" w:rsidRDefault="00475B51"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5" w:name="_Toc536792967"/>
      <w:r w:rsidR="004F2FAA" w:rsidRPr="004F2FAA">
        <w:t xml:space="preserve"> </w:t>
      </w:r>
      <w:r w:rsidR="004F2FAA">
        <w:t>High-level overview</w:t>
      </w:r>
      <w:bookmarkEnd w:id="34"/>
      <w:bookmarkEnd w:id="35"/>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6" w:name="_Toc536792968"/>
      <w:bookmarkStart w:id="37" w:name="_Toc927507"/>
      <w:r>
        <w:t>Processing incoming data</w:t>
      </w:r>
      <w:bookmarkEnd w:id="36"/>
      <w:bookmarkEnd w:id="37"/>
    </w:p>
    <w:p w14:paraId="554BF94D" w14:textId="267F71FE" w:rsidR="00623378" w:rsidRDefault="00623378" w:rsidP="004F2FAA">
      <w:pPr>
        <w:pStyle w:val="Kop3"/>
      </w:pPr>
      <w:bookmarkStart w:id="38" w:name="_Ref535127212"/>
      <w:bookmarkStart w:id="39" w:name="_Toc536792969"/>
      <w:bookmarkStart w:id="40" w:name="_Toc927508"/>
      <w:r>
        <w:t>Data acquisition</w:t>
      </w:r>
      <w:bookmarkEnd w:id="40"/>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using an existing middleware may actually b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fairly random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1" w:name="_Ref536793083"/>
      <w:bookmarkStart w:id="42" w:name="_Toc927509"/>
      <w:r>
        <w:t>Dataset</w:t>
      </w:r>
      <w:bookmarkEnd w:id="38"/>
      <w:bookmarkEnd w:id="39"/>
      <w:bookmarkEnd w:id="41"/>
      <w:bookmarkEnd w:id="42"/>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3" w:name="_Toc536792971"/>
      <w:bookmarkStart w:id="44" w:name="_Toc927510"/>
      <w:r>
        <w:t>Activity prediction</w:t>
      </w:r>
      <w:bookmarkEnd w:id="43"/>
      <w:bookmarkEnd w:id="44"/>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5" w:name="_Toc927511"/>
      <w:r>
        <w:lastRenderedPageBreak/>
        <w:t>Description of the Expectation Maximization algorithm</w:t>
      </w:r>
      <w:bookmarkEnd w:id="45"/>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6" w:name="_Ref927374"/>
      <w:bookmarkStart w:id="47" w:name="_Toc927512"/>
      <w:r>
        <w:t>Clustering of activities</w:t>
      </w:r>
      <w:bookmarkEnd w:id="46"/>
      <w:bookmarkEnd w:id="47"/>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8" w:name="_Toc927513"/>
      <w:r>
        <w:t>Description of the Apriori algorithm</w:t>
      </w:r>
      <w:bookmarkEnd w:id="48"/>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defined;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9" w:name="_Toc927514"/>
      <w:bookmarkStart w:id="50" w:name="_Ref927560"/>
      <w:r>
        <w:t>Prediction of future activities</w:t>
      </w:r>
      <w:bookmarkEnd w:id="49"/>
      <w:bookmarkEnd w:id="50"/>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1" w:name="_Toc536792975"/>
      <w:bookmarkStart w:id="52" w:name="_Toc927516"/>
      <w:bookmarkStart w:id="53" w:name="_Ref937586"/>
      <w:r>
        <w:t>Value based design</w:t>
      </w:r>
      <w:bookmarkEnd w:id="51"/>
      <w:bookmarkEnd w:id="52"/>
      <w:bookmarkEnd w:id="53"/>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Formalizing this relationship is complex and can be done in a number of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assign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4" w:name="_Toc536792976"/>
      <w:bookmarkStart w:id="55" w:name="_Toc927517"/>
      <w:bookmarkStart w:id="56" w:name="_Ref1059998"/>
      <w:r>
        <w:t>The appropriate time</w:t>
      </w:r>
      <w:bookmarkEnd w:id="54"/>
      <w:bookmarkEnd w:id="55"/>
      <w:r w:rsidR="00627B04">
        <w:t xml:space="preserve"> – a value based approach</w:t>
      </w:r>
      <w:bookmarkEnd w:id="56"/>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Having focused on this single value, may well have be sufficien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69586733" w:rsidR="008A1BDA" w:rsidRDefault="008A1BDA" w:rsidP="008A1BDA">
      <w:pPr>
        <w:pStyle w:val="Bijschrift"/>
        <w:jc w:val="center"/>
      </w:pPr>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2</w:t>
      </w:r>
      <w:r w:rsidR="00B16441">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investigation in its own right. </w:t>
      </w:r>
      <w:r w:rsidR="00880A0F">
        <w:t xml:space="preserve">Furthermore, </w:t>
      </w:r>
      <w:r w:rsidR="001E5FC3">
        <w:t xml:space="preserve">weighting may be introduced at </w:t>
      </w:r>
      <w:r w:rsidR="00747CD1">
        <w:t>a</w:t>
      </w:r>
      <w:r w:rsidR="001E5FC3">
        <w:t xml:space="preserve"> later time</w:t>
      </w:r>
      <w:r w:rsidR="00747CD1">
        <w:t>, allowing adaption to the user’s preferences</w:t>
      </w:r>
      <w:r w:rsidR="001E5FC3">
        <w:t>.</w:t>
      </w:r>
    </w:p>
    <w:p w14:paraId="0B217568" w14:textId="46F5FC64" w:rsidR="004F2FAA" w:rsidRDefault="004F2FAA" w:rsidP="004F2FAA">
      <w:pPr>
        <w:pStyle w:val="Kop2"/>
      </w:pPr>
      <w:bookmarkStart w:id="57" w:name="_Ref535011817"/>
      <w:bookmarkStart w:id="58" w:name="_Ref535011820"/>
      <w:bookmarkStart w:id="59" w:name="_Toc536792980"/>
      <w:bookmarkStart w:id="60" w:name="_Toc927520"/>
      <w:bookmarkStart w:id="61" w:name="_Ref1107365"/>
      <w:r w:rsidRPr="00956790">
        <w:t xml:space="preserve">Statistical </w:t>
      </w:r>
      <w:bookmarkEnd w:id="57"/>
      <w:bookmarkEnd w:id="58"/>
      <w:bookmarkEnd w:id="59"/>
      <w:bookmarkEnd w:id="60"/>
      <w:r w:rsidR="00077A0D">
        <w:t>model creation</w:t>
      </w:r>
      <w:r w:rsidR="00C6751B">
        <w:t xml:space="preserve"> – Markov chains</w:t>
      </w:r>
      <w:bookmarkEnd w:id="61"/>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BFAB048"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w:t>
      </w:r>
      <w:r w:rsidR="0014440D">
        <w:t xml:space="preserve"> that is likely to occur</w:t>
      </w:r>
      <w:r w:rsidR="00E12680">
        <w:t xml:space="preserve"> before the deadline</w:t>
      </w:r>
      <w:r w:rsidR="0014440D">
        <w:t>, and</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25786FAC" w:rsidR="004F2FAA" w:rsidRDefault="004F2FAA" w:rsidP="004F2FAA">
      <w:pPr>
        <w:pStyle w:val="Citaat"/>
      </w:pPr>
      <w:r>
        <w:t xml:space="preserve">Where the aim is to find a minimal m with a maximal </w:t>
      </w:r>
      <w:r w:rsidR="0014440D">
        <w:t xml:space="preserve">probability and </w:t>
      </w:r>
      <w:r>
        <w:t>value for S.</w:t>
      </w:r>
    </w:p>
    <w:p w14:paraId="7FB22C92" w14:textId="3B849528" w:rsidR="000133BB" w:rsidRPr="000133BB" w:rsidRDefault="000133BB" w:rsidP="000133BB">
      <w:r>
        <w:t>Note that Z is not described as an activity cluster since it is irrelevant which cluster of Z is reached. As such, all cluster for Z may be combined into one.</w:t>
      </w:r>
    </w:p>
    <w:p w14:paraId="61E9885B" w14:textId="5A0FAFB6" w:rsidR="00EB6DEF" w:rsidRDefault="00A7359E" w:rsidP="004F2FAA">
      <w:r>
        <w:t xml:space="preserve">Procedurally, the simplest way would </w:t>
      </w:r>
      <w:r w:rsidR="00C6751B">
        <w:t>have been</w:t>
      </w:r>
      <w:r>
        <w:t xml:space="preserve"> to generate a probability </w:t>
      </w:r>
      <w:r w:rsidR="0014440D">
        <w:t>tree</w:t>
      </w:r>
      <w:r>
        <w:t xml:space="preserve">,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r w:rsidR="00EB6DEF">
        <w:t xml:space="preserve">in order to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475B51" w:rsidRDefault="00475B51" w:rsidP="004C330F">
                            <w:pPr>
                              <w:rPr>
                                <w:b/>
                              </w:rPr>
                            </w:pPr>
                            <w:r>
                              <w:rPr>
                                <w:b/>
                              </w:rPr>
                              <w:t>What is a Markov chain?</w:t>
                            </w:r>
                          </w:p>
                          <w:p w14:paraId="4EBDF7AB" w14:textId="77777777" w:rsidR="00475B51" w:rsidRPr="00364B75" w:rsidRDefault="00475B51"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75B51" w:rsidRDefault="00475B51"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475B51" w:rsidRDefault="00475B51" w:rsidP="004C330F">
                      <w:pPr>
                        <w:rPr>
                          <w:b/>
                        </w:rPr>
                      </w:pPr>
                      <w:r>
                        <w:rPr>
                          <w:b/>
                        </w:rPr>
                        <w:t>What is a Markov chain?</w:t>
                      </w:r>
                    </w:p>
                    <w:p w14:paraId="4EBDF7AB" w14:textId="77777777" w:rsidR="00475B51" w:rsidRPr="00364B75" w:rsidRDefault="00475B51"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475B51" w:rsidRDefault="00475B51" w:rsidP="004C330F"/>
                  </w:txbxContent>
                </v:textbox>
                <w10:anchorlock/>
              </v:shape>
            </w:pict>
          </mc:Fallback>
        </mc:AlternateContent>
      </w:r>
    </w:p>
    <w:p w14:paraId="7A30415A" w14:textId="1F747480" w:rsidR="004F2FAA" w:rsidRDefault="004F2FAA" w:rsidP="004F2FAA">
      <w:pPr>
        <w:pStyle w:val="Kop3"/>
      </w:pPr>
      <w:bookmarkStart w:id="62" w:name="_Ref534779198"/>
      <w:bookmarkStart w:id="63" w:name="_Toc536792981"/>
      <w:bookmarkStart w:id="64" w:name="_Toc927521"/>
      <w:r>
        <w:t>Expected value</w:t>
      </w:r>
      <w:bookmarkEnd w:id="62"/>
      <w:bookmarkEnd w:id="63"/>
      <w:bookmarkEnd w:id="64"/>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695926" w:rsidRPr="00695926">
        <w:rPr>
          <w:rFonts w:ascii="Times New Roman" w:eastAsia="Times New Roman" w:hAnsi="Times New Roman" w:cs="Times New Roman"/>
          <w:noProof/>
          <w:color w:val="auto"/>
          <w:lang w:val="nl-NL" w:eastAsia="nl-NL" w:bidi="ar-SA"/>
        </w:rPr>
        <w:pict w14:anchorId="19898961">
          <v:shape id="_x0000_i1026" type="#_x0000_t75" alt="https://i.stack.imgur.com/kOs0M.png" style="width:184.95pt;height:82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788A1436" w:rsidR="004F2FAA" w:rsidRDefault="004F2FAA" w:rsidP="004F2FAA">
      <w:pPr>
        <w:pStyle w:val="Bijschrift"/>
        <w:jc w:val="center"/>
      </w:pPr>
      <w:bookmarkStart w:id="65" w:name="_Ref1094461"/>
      <w:bookmarkStart w:id="66" w:name="_Ref1094468"/>
      <w:r>
        <w:t xml:space="preserve">Figure </w:t>
      </w:r>
      <w:r w:rsidR="00B16441">
        <w:fldChar w:fldCharType="begin"/>
      </w:r>
      <w:r w:rsidR="00B16441">
        <w:instrText xml:space="preserve"> STYLEREF 1 \s </w:instrText>
      </w:r>
      <w:r w:rsidR="00B16441">
        <w:fldChar w:fldCharType="separate"/>
      </w:r>
      <w:r w:rsidR="00B16441">
        <w:rPr>
          <w:noProof/>
        </w:rPr>
        <w:t>3</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66"/>
      <w:r>
        <w:t>: Example state model with values</w:t>
      </w:r>
      <w:bookmarkEnd w:id="65"/>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doesn’t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r>
        <w:rPr>
          <w:rFonts w:eastAsiaTheme="minorEastAsia"/>
          <w:lang w:eastAsia="nl-NL" w:bidi="ar-SA"/>
        </w:rPr>
        <w:t xml:space="preserve">In order to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7" w:name="_Toc536792982"/>
      <w:bookmarkStart w:id="68" w:name="_Toc927522"/>
      <w:r>
        <w:rPr>
          <w:lang w:eastAsia="nl-NL" w:bidi="ar-SA"/>
        </w:rPr>
        <w:t>Absorbing Markov chain</w:t>
      </w:r>
      <w:bookmarkEnd w:id="67"/>
      <w:bookmarkEnd w:id="68"/>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a number of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r>
        <w:rPr>
          <w:lang w:eastAsia="nl-NL" w:bidi="ar-SA"/>
        </w:rPr>
        <w:t>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r w:rsidRPr="00A86138">
        <w:rPr>
          <w:i/>
        </w:rPr>
        <w:t>i,j</w:t>
      </w:r>
      <w:proofErr w:type="spell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In order to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9" w:name="_Toc536792983"/>
      <w:bookmarkStart w:id="70" w:name="_Toc927523"/>
      <w:r w:rsidRPr="00C6511D">
        <w:t xml:space="preserve">Drawback of choosing </w:t>
      </w:r>
      <w:r>
        <w:t>M</w:t>
      </w:r>
      <w:r w:rsidRPr="00C6511D">
        <w:t>arkov ch</w:t>
      </w:r>
      <w:r>
        <w:t>ains</w:t>
      </w:r>
      <w:bookmarkEnd w:id="69"/>
      <w:bookmarkEnd w:id="70"/>
    </w:p>
    <w:p w14:paraId="643E608A" w14:textId="56014C30" w:rsidR="004F2FAA" w:rsidRDefault="004F2FAA" w:rsidP="004F2FAA">
      <w:r>
        <w:t xml:space="preserve">There is one big drawback of using Markov chains. This assumes complete independence between past and future states other than just the one step. In reality, there are usually a series of sequential activities. For </w:t>
      </w:r>
      <w:r w:rsidR="00C04DD1">
        <w:t>now,</w:t>
      </w:r>
      <w:r>
        <w:t xml:space="preserve"> this is not taken into accoun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1" w:name="_Ref535128594"/>
      <w:bookmarkStart w:id="72" w:name="_Toc536792984"/>
      <w:bookmarkStart w:id="73" w:name="_Toc927524"/>
      <w:r>
        <w:t>Concept description</w:t>
      </w:r>
      <w:bookmarkEnd w:id="71"/>
      <w:bookmarkEnd w:id="72"/>
      <w:bookmarkEnd w:id="73"/>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4521F346" w:rsidR="00475B51" w:rsidRPr="00B8076B" w:rsidRDefault="00475B51"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4"/>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4521F346" w:rsidR="00475B51" w:rsidRPr="00B8076B" w:rsidRDefault="00475B51" w:rsidP="00D433AD">
                      <w:pPr>
                        <w:pStyle w:val="Bijschrift"/>
                        <w:rPr>
                          <w:b/>
                          <w:noProof/>
                        </w:rPr>
                      </w:pPr>
                      <w:bookmarkStart w:id="75"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5"/>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475B51" w:rsidRPr="000A30D6" w:rsidRDefault="00475B51"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475B51" w:rsidRPr="000A30D6" w:rsidRDefault="00475B51"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475B51" w:rsidRPr="009220A6" w:rsidRDefault="00475B51"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475B51" w:rsidRPr="000A30D6" w:rsidRDefault="00475B51"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475B51" w:rsidRPr="000A30D6" w:rsidRDefault="00475B51"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475B51" w:rsidRPr="000A30D6" w:rsidRDefault="00475B51"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475B51" w:rsidRPr="000A30D6" w:rsidRDefault="00475B51"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475B51" w:rsidRPr="000A30D6" w:rsidRDefault="00475B51"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475B51" w:rsidRPr="000A30D6" w:rsidRDefault="00475B51"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475B51" w:rsidRPr="009220A6" w:rsidRDefault="00475B51"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475B51" w:rsidRPr="009220A6" w:rsidRDefault="00475B51"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475B51" w:rsidRPr="009220A6" w:rsidRDefault="00475B51"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6" w:name="_Toc536792985"/>
      <w:bookmarkStart w:id="77" w:name="_Toc927525"/>
      <w:r>
        <w:t>Implementation</w:t>
      </w:r>
      <w:bookmarkEnd w:id="76"/>
      <w:bookmarkEnd w:id="77"/>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796F3611"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5849D052" w14:textId="255EA988" w:rsidR="004029AD" w:rsidRDefault="00025A95" w:rsidP="004029AD">
      <w:pPr>
        <w:pStyle w:val="Kop2"/>
      </w:pPr>
      <w:r>
        <w:t xml:space="preserve">The actual implementation – </w:t>
      </w:r>
      <w:proofErr w:type="spellStart"/>
      <w:r>
        <w:t>Notival</w:t>
      </w:r>
      <w:proofErr w:type="spellEnd"/>
    </w:p>
    <w:p w14:paraId="6C533296" w14:textId="5991FA9A" w:rsidR="00FF10FA" w:rsidRPr="00FF10FA" w:rsidRDefault="00FF10FA" w:rsidP="00FF10FA">
      <w:pPr>
        <w:rPr>
          <w:b/>
        </w:rPr>
      </w:pPr>
      <w:r>
        <w:rPr>
          <w:b/>
        </w:rPr>
        <w:t xml:space="preserve">&lt;Plaatje Logo </w:t>
      </w:r>
      <w:proofErr w:type="spellStart"/>
      <w:r>
        <w:rPr>
          <w:b/>
        </w:rPr>
        <w:t>notival</w:t>
      </w:r>
      <w:proofErr w:type="spellEnd"/>
      <w:r>
        <w:rPr>
          <w:b/>
        </w:rPr>
        <w:t>&gt;</w:t>
      </w:r>
    </w:p>
    <w:p w14:paraId="1D814A6E" w14:textId="6BC81A32"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i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FF10FA">
        <w:t>.</w:t>
      </w:r>
    </w:p>
    <w:p w14:paraId="7C0A735E" w14:textId="76E0E845" w:rsidR="00FF10FA" w:rsidRDefault="00FF10FA" w:rsidP="00FF10FA">
      <w:pPr>
        <w:keepNext/>
        <w:jc w:val="center"/>
      </w:pPr>
      <w:r w:rsidRPr="00FF10FA">
        <w:lastRenderedPageBreak/>
        <w:drawing>
          <wp:inline distT="0" distB="0" distL="0" distR="0" wp14:anchorId="6E4C8B54" wp14:editId="65516D7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427" cy="2065313"/>
                    </a:xfrm>
                    <a:prstGeom prst="rect">
                      <a:avLst/>
                    </a:prstGeom>
                  </pic:spPr>
                </pic:pic>
              </a:graphicData>
            </a:graphic>
          </wp:inline>
        </w:drawing>
      </w:r>
      <w:r w:rsidRPr="00FF10FA">
        <w:drawing>
          <wp:inline distT="0" distB="0" distL="0" distR="0" wp14:anchorId="2D3B8B0A" wp14:editId="6051DA45">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950" cy="2056919"/>
                    </a:xfrm>
                    <a:prstGeom prst="rect">
                      <a:avLst/>
                    </a:prstGeom>
                  </pic:spPr>
                </pic:pic>
              </a:graphicData>
            </a:graphic>
          </wp:inline>
        </w:drawing>
      </w:r>
    </w:p>
    <w:p w14:paraId="37F8D483" w14:textId="290CFEAC" w:rsidR="00FF10FA" w:rsidRDefault="00FF10FA" w:rsidP="00FF10FA">
      <w:pPr>
        <w:pStyle w:val="Bijschrift"/>
        <w:jc w:val="center"/>
      </w:pPr>
      <w:bookmarkStart w:id="78" w:name="_Ref1103497"/>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1</w:t>
      </w:r>
      <w:r w:rsidR="00B16441">
        <w:fldChar w:fldCharType="end"/>
      </w:r>
      <w:bookmarkEnd w:id="78"/>
      <w:r>
        <w:t xml:space="preserve">: Example views of the </w:t>
      </w:r>
      <w:proofErr w:type="spellStart"/>
      <w:r>
        <w:t>Notival</w:t>
      </w:r>
      <w:proofErr w:type="spellEnd"/>
      <w:r>
        <w:t xml:space="preserve"> Application</w:t>
      </w:r>
    </w:p>
    <w:p w14:paraId="43141541" w14:textId="45FE14F0" w:rsidR="00D84888" w:rsidRDefault="00D84888" w:rsidP="00D433AD">
      <w:r>
        <w:t xml:space="preserve">The most important aspects of </w:t>
      </w:r>
      <w:proofErr w:type="spellStart"/>
      <w:r>
        <w:t>NotiVal</w:t>
      </w:r>
      <w:proofErr w:type="spellEnd"/>
      <w:r>
        <w:t xml:space="preserve"> are</w:t>
      </w:r>
      <w:r w:rsidR="005C2A9F">
        <w:t xml:space="preserve"> its</w:t>
      </w:r>
      <w:r>
        <w:t>:</w:t>
      </w:r>
    </w:p>
    <w:p w14:paraId="1F7A8B8B" w14:textId="77777777" w:rsidR="005C2A9F" w:rsidRDefault="00D84888" w:rsidP="00D84888">
      <w:pPr>
        <w:pStyle w:val="Lijstalinea"/>
        <w:numPr>
          <w:ilvl w:val="0"/>
          <w:numId w:val="31"/>
        </w:numPr>
      </w:pPr>
      <w:r>
        <w:t xml:space="preserve">different types of resources </w:t>
      </w:r>
    </w:p>
    <w:p w14:paraId="28865CC4" w14:textId="555B0278" w:rsidR="008061A1" w:rsidRDefault="00D84888" w:rsidP="005C2A9F">
      <w:pPr>
        <w:pStyle w:val="Lijstalinea"/>
        <w:ind w:left="1060"/>
      </w:pPr>
      <w:r>
        <w:t>(as used accessed through the API and used in its algorithms)</w:t>
      </w:r>
    </w:p>
    <w:p w14:paraId="70DF02B7" w14:textId="02B7844C" w:rsidR="00D84888" w:rsidRDefault="00D84888" w:rsidP="00D84888">
      <w:pPr>
        <w:pStyle w:val="Lijstalinea"/>
        <w:numPr>
          <w:ilvl w:val="0"/>
          <w:numId w:val="31"/>
        </w:numPr>
      </w:pPr>
      <w:r>
        <w:t>analysis of incoming data</w:t>
      </w:r>
    </w:p>
    <w:p w14:paraId="088BC57D" w14:textId="79D4AC5D" w:rsidR="005C2A9F" w:rsidRDefault="005C2A9F" w:rsidP="00D84888">
      <w:pPr>
        <w:pStyle w:val="Lijstalinea"/>
        <w:numPr>
          <w:ilvl w:val="0"/>
          <w:numId w:val="31"/>
        </w:numPr>
      </w:pPr>
      <w:r>
        <w:t>creation of prediction models</w:t>
      </w:r>
    </w:p>
    <w:p w14:paraId="5116B046" w14:textId="79F9C92F" w:rsidR="005C2A9F" w:rsidRDefault="005C2A9F" w:rsidP="005C2A9F">
      <w:pPr>
        <w:pStyle w:val="Lijstalinea"/>
        <w:numPr>
          <w:ilvl w:val="0"/>
          <w:numId w:val="31"/>
        </w:numPr>
      </w:pPr>
      <w:r>
        <w:t>moment selection</w:t>
      </w:r>
    </w:p>
    <w:p w14:paraId="7EA81538" w14:textId="4E9473B6" w:rsidR="005C2A9F" w:rsidRDefault="005C2A9F" w:rsidP="005C2A9F">
      <w:r>
        <w:t>These will be explained in the next sections and, where necessary, supported by fragments of code for clarity.</w:t>
      </w:r>
      <w:r w:rsidR="00035A0C">
        <w:t xml:space="preserve"> </w:t>
      </w:r>
      <w:r w:rsidR="005062FE">
        <w:t xml:space="preserve">The full source code can be found for analysis at: </w:t>
      </w:r>
      <w:hyperlink r:id="rId16" w:history="1">
        <w:r w:rsidR="005062FE" w:rsidRPr="006F43B0">
          <w:rPr>
            <w:rStyle w:val="Hyperlink"/>
          </w:rPr>
          <w:t>https://github.com/RomanovX/Thesis</w:t>
        </w:r>
      </w:hyperlink>
      <w:r w:rsidR="00F4273B">
        <w:t>. Prior to this, the full architecture is covered</w:t>
      </w:r>
    </w:p>
    <w:p w14:paraId="062AF46D" w14:textId="77777777" w:rsidR="00F4273B" w:rsidRDefault="00F4273B" w:rsidP="00F4273B">
      <w:pPr>
        <w:pStyle w:val="Kop3"/>
      </w:pPr>
      <w:r>
        <w:t>Architecture</w:t>
      </w:r>
    </w:p>
    <w:p w14:paraId="38EFB11F" w14:textId="4394190C" w:rsidR="00F4273B" w:rsidRDefault="00F4273B" w:rsidP="00F4273B">
      <w:r>
        <w:t xml:space="preserve">To gain a clear understanding of the architecture of the implementations, </w:t>
      </w:r>
      <w:r w:rsidR="00EE6DE4">
        <w:t>consider the visualization of figure xxx.</w:t>
      </w:r>
      <w:r w:rsidR="00594E08">
        <w:t xml:space="preserve"> A clear separation of concerns was done by splitting </w:t>
      </w:r>
      <w:r w:rsidR="000060A8">
        <w:t>the frontend, the resource handling and the actual methods.</w:t>
      </w:r>
    </w:p>
    <w:p w14:paraId="6F854872" w14:textId="420491ED" w:rsidR="0019618C" w:rsidRDefault="008F028B" w:rsidP="0019618C">
      <w:pPr>
        <w:jc w:val="center"/>
      </w:pPr>
      <w:r>
        <w:rPr>
          <w:noProof/>
        </w:rPr>
        <w:lastRenderedPageBreak/>
        <mc:AlternateContent>
          <mc:Choice Requires="wps">
            <w:drawing>
              <wp:anchor distT="0" distB="0" distL="114300" distR="114300" simplePos="0" relativeHeight="251739136" behindDoc="0" locked="0" layoutInCell="1" allowOverlap="1" wp14:anchorId="445F041E" wp14:editId="20FC5151">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2C2E1" id="Rechte verbindingslijn met pijl 161" o:spid="_x0000_s1026" type="#_x0000_t32" style="position:absolute;margin-left:396.5pt;margin-top:101.5pt;width:0;height:146.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Pr>
          <w:noProof/>
        </w:rPr>
        <mc:AlternateContent>
          <mc:Choice Requires="wps">
            <w:drawing>
              <wp:anchor distT="0" distB="0" distL="114300" distR="114300" simplePos="0" relativeHeight="251738112" behindDoc="0" locked="0" layoutInCell="1" allowOverlap="1" wp14:anchorId="356AD35B" wp14:editId="1E8FBCB5">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59B20D" id="Rechte verbindingslijn met pijl 160" o:spid="_x0000_s1026" type="#_x0000_t32" style="position:absolute;margin-left:383.45pt;margin-top:109.1pt;width:0;height:138.15pt;flip:y;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Pr>
          <w:noProof/>
        </w:rPr>
        <mc:AlternateContent>
          <mc:Choice Requires="wps">
            <w:drawing>
              <wp:anchor distT="0" distB="0" distL="114300" distR="114300" simplePos="0" relativeHeight="251737088" behindDoc="0" locked="0" layoutInCell="1" allowOverlap="1" wp14:anchorId="3EF33B94" wp14:editId="300D6A0A">
                <wp:simplePos x="0" y="0"/>
                <wp:positionH relativeFrom="column">
                  <wp:posOffset>1169920</wp:posOffset>
                </wp:positionH>
                <wp:positionV relativeFrom="paragraph">
                  <wp:posOffset>1577148</wp:posOffset>
                </wp:positionV>
                <wp:extent cx="3455581" cy="2147777"/>
                <wp:effectExtent l="0" t="25400" r="62865" b="11430"/>
                <wp:wrapNone/>
                <wp:docPr id="159" name="Vrije vorm 159"/>
                <wp:cNvGraphicFramePr/>
                <a:graphic xmlns:a="http://schemas.openxmlformats.org/drawingml/2006/main">
                  <a:graphicData uri="http://schemas.microsoft.com/office/word/2010/wordprocessingShape">
                    <wps:wsp>
                      <wps:cNvSpPr/>
                      <wps:spPr>
                        <a:xfrm>
                          <a:off x="0" y="0"/>
                          <a:ext cx="3455581" cy="2147777"/>
                        </a:xfrm>
                        <a:custGeom>
                          <a:avLst/>
                          <a:gdLst>
                            <a:gd name="connsiteX0" fmla="*/ 126525 w 3676751"/>
                            <a:gd name="connsiteY0" fmla="*/ 2220740 h 2220740"/>
                            <a:gd name="connsiteX1" fmla="*/ 169055 w 3676751"/>
                            <a:gd name="connsiteY1" fmla="*/ 1200014 h 2220740"/>
                            <a:gd name="connsiteX2" fmla="*/ 1774572 w 3676751"/>
                            <a:gd name="connsiteY2" fmla="*/ 1019261 h 2220740"/>
                            <a:gd name="connsiteX3" fmla="*/ 3528944 w 3676751"/>
                            <a:gd name="connsiteY3" fmla="*/ 1008628 h 2220740"/>
                            <a:gd name="connsiteX4" fmla="*/ 3582106 w 3676751"/>
                            <a:gd name="connsiteY4" fmla="*/ 72963 h 2220740"/>
                            <a:gd name="connsiteX5" fmla="*/ 3560841 w 3676751"/>
                            <a:gd name="connsiteY5" fmla="*/ 62330 h 2220740"/>
                            <a:gd name="connsiteX0" fmla="*/ 72773 w 3622999"/>
                            <a:gd name="connsiteY0" fmla="*/ 2220740 h 2220740"/>
                            <a:gd name="connsiteX1" fmla="*/ 233335 w 3622999"/>
                            <a:gd name="connsiteY1" fmla="*/ 1093682 h 2220740"/>
                            <a:gd name="connsiteX2" fmla="*/ 1720820 w 3622999"/>
                            <a:gd name="connsiteY2" fmla="*/ 1019261 h 2220740"/>
                            <a:gd name="connsiteX3" fmla="*/ 3475192 w 3622999"/>
                            <a:gd name="connsiteY3" fmla="*/ 1008628 h 2220740"/>
                            <a:gd name="connsiteX4" fmla="*/ 3528354 w 3622999"/>
                            <a:gd name="connsiteY4" fmla="*/ 72963 h 2220740"/>
                            <a:gd name="connsiteX5" fmla="*/ 3507089 w 3622999"/>
                            <a:gd name="connsiteY5" fmla="*/ 62330 h 2220740"/>
                            <a:gd name="connsiteX0" fmla="*/ 52389 w 3602615"/>
                            <a:gd name="connsiteY0" fmla="*/ 2220740 h 2220740"/>
                            <a:gd name="connsiteX1" fmla="*/ 212951 w 3602615"/>
                            <a:gd name="connsiteY1" fmla="*/ 1093682 h 2220740"/>
                            <a:gd name="connsiteX2" fmla="*/ 1700436 w 3602615"/>
                            <a:gd name="connsiteY2" fmla="*/ 1019261 h 2220740"/>
                            <a:gd name="connsiteX3" fmla="*/ 3454808 w 3602615"/>
                            <a:gd name="connsiteY3" fmla="*/ 1008628 h 2220740"/>
                            <a:gd name="connsiteX4" fmla="*/ 3507970 w 3602615"/>
                            <a:gd name="connsiteY4" fmla="*/ 72963 h 2220740"/>
                            <a:gd name="connsiteX5" fmla="*/ 3486705 w 3602615"/>
                            <a:gd name="connsiteY5" fmla="*/ 62330 h 2220740"/>
                            <a:gd name="connsiteX0" fmla="*/ 0 w 3550226"/>
                            <a:gd name="connsiteY0" fmla="*/ 2220740 h 2220740"/>
                            <a:gd name="connsiteX1" fmla="*/ 160562 w 3550226"/>
                            <a:gd name="connsiteY1" fmla="*/ 1093682 h 2220740"/>
                            <a:gd name="connsiteX2" fmla="*/ 1648047 w 3550226"/>
                            <a:gd name="connsiteY2" fmla="*/ 1019261 h 2220740"/>
                            <a:gd name="connsiteX3" fmla="*/ 3402419 w 3550226"/>
                            <a:gd name="connsiteY3" fmla="*/ 1008628 h 2220740"/>
                            <a:gd name="connsiteX4" fmla="*/ 3455581 w 3550226"/>
                            <a:gd name="connsiteY4" fmla="*/ 72963 h 2220740"/>
                            <a:gd name="connsiteX5" fmla="*/ 3434316 w 3550226"/>
                            <a:gd name="connsiteY5" fmla="*/ 62330 h 2220740"/>
                            <a:gd name="connsiteX0" fmla="*/ 0 w 3550226"/>
                            <a:gd name="connsiteY0" fmla="*/ 2220740 h 2220740"/>
                            <a:gd name="connsiteX1" fmla="*/ 159514 w 3550226"/>
                            <a:gd name="connsiteY1" fmla="*/ 946360 h 2220740"/>
                            <a:gd name="connsiteX2" fmla="*/ 1648047 w 3550226"/>
                            <a:gd name="connsiteY2" fmla="*/ 1019261 h 2220740"/>
                            <a:gd name="connsiteX3" fmla="*/ 3402419 w 3550226"/>
                            <a:gd name="connsiteY3" fmla="*/ 1008628 h 2220740"/>
                            <a:gd name="connsiteX4" fmla="*/ 3455581 w 3550226"/>
                            <a:gd name="connsiteY4" fmla="*/ 72963 h 2220740"/>
                            <a:gd name="connsiteX5" fmla="*/ 3434316 w 3550226"/>
                            <a:gd name="connsiteY5" fmla="*/ 62330 h 2220740"/>
                            <a:gd name="connsiteX0" fmla="*/ 81961 w 3632187"/>
                            <a:gd name="connsiteY0" fmla="*/ 2220740 h 2220740"/>
                            <a:gd name="connsiteX1" fmla="*/ 241475 w 3632187"/>
                            <a:gd name="connsiteY1" fmla="*/ 946360 h 2220740"/>
                            <a:gd name="connsiteX2" fmla="*/ 1730008 w 3632187"/>
                            <a:gd name="connsiteY2" fmla="*/ 1019261 h 2220740"/>
                            <a:gd name="connsiteX3" fmla="*/ 3484380 w 3632187"/>
                            <a:gd name="connsiteY3" fmla="*/ 1008628 h 2220740"/>
                            <a:gd name="connsiteX4" fmla="*/ 3537542 w 3632187"/>
                            <a:gd name="connsiteY4" fmla="*/ 72963 h 2220740"/>
                            <a:gd name="connsiteX5" fmla="*/ 3516277 w 3632187"/>
                            <a:gd name="connsiteY5" fmla="*/ 62330 h 2220740"/>
                            <a:gd name="connsiteX0" fmla="*/ 1412 w 3551638"/>
                            <a:gd name="connsiteY0" fmla="*/ 2220740 h 2220740"/>
                            <a:gd name="connsiteX1" fmla="*/ 352345 w 3551638"/>
                            <a:gd name="connsiteY1" fmla="*/ 946360 h 2220740"/>
                            <a:gd name="connsiteX2" fmla="*/ 1649459 w 3551638"/>
                            <a:gd name="connsiteY2" fmla="*/ 1019261 h 2220740"/>
                            <a:gd name="connsiteX3" fmla="*/ 3403831 w 3551638"/>
                            <a:gd name="connsiteY3" fmla="*/ 1008628 h 2220740"/>
                            <a:gd name="connsiteX4" fmla="*/ 3456993 w 3551638"/>
                            <a:gd name="connsiteY4" fmla="*/ 72963 h 2220740"/>
                            <a:gd name="connsiteX5" fmla="*/ 3435728 w 3551638"/>
                            <a:gd name="connsiteY5" fmla="*/ 62330 h 2220740"/>
                            <a:gd name="connsiteX0" fmla="*/ 0 w 3541796"/>
                            <a:gd name="connsiteY0" fmla="*/ 2220740 h 2220740"/>
                            <a:gd name="connsiteX1" fmla="*/ 350933 w 3541796"/>
                            <a:gd name="connsiteY1" fmla="*/ 946360 h 2220740"/>
                            <a:gd name="connsiteX2" fmla="*/ 1763191 w 3541796"/>
                            <a:gd name="connsiteY2" fmla="*/ 946360 h 2220740"/>
                            <a:gd name="connsiteX3" fmla="*/ 3402419 w 3541796"/>
                            <a:gd name="connsiteY3" fmla="*/ 1008628 h 2220740"/>
                            <a:gd name="connsiteX4" fmla="*/ 3455581 w 3541796"/>
                            <a:gd name="connsiteY4" fmla="*/ 72963 h 2220740"/>
                            <a:gd name="connsiteX5" fmla="*/ 3434316 w 3541796"/>
                            <a:gd name="connsiteY5" fmla="*/ 62330 h 2220740"/>
                            <a:gd name="connsiteX0" fmla="*/ 0 w 3541796"/>
                            <a:gd name="connsiteY0" fmla="*/ 2220740 h 2220740"/>
                            <a:gd name="connsiteX1" fmla="*/ 350933 w 3541796"/>
                            <a:gd name="connsiteY1" fmla="*/ 1095226 h 2220740"/>
                            <a:gd name="connsiteX2" fmla="*/ 1763191 w 3541796"/>
                            <a:gd name="connsiteY2" fmla="*/ 946360 h 2220740"/>
                            <a:gd name="connsiteX3" fmla="*/ 3402419 w 3541796"/>
                            <a:gd name="connsiteY3" fmla="*/ 1008628 h 2220740"/>
                            <a:gd name="connsiteX4" fmla="*/ 3455581 w 3541796"/>
                            <a:gd name="connsiteY4" fmla="*/ 72963 h 2220740"/>
                            <a:gd name="connsiteX5" fmla="*/ 3434316 w 3541796"/>
                            <a:gd name="connsiteY5" fmla="*/ 62330 h 2220740"/>
                            <a:gd name="connsiteX0" fmla="*/ 0 w 3467413"/>
                            <a:gd name="connsiteY0" fmla="*/ 2209735 h 2209735"/>
                            <a:gd name="connsiteX1" fmla="*/ 350933 w 3467413"/>
                            <a:gd name="connsiteY1" fmla="*/ 1084221 h 2209735"/>
                            <a:gd name="connsiteX2" fmla="*/ 1763191 w 3467413"/>
                            <a:gd name="connsiteY2" fmla="*/ 935355 h 2209735"/>
                            <a:gd name="connsiteX3" fmla="*/ 3285448 w 3467413"/>
                            <a:gd name="connsiteY3" fmla="*/ 848757 h 2209735"/>
                            <a:gd name="connsiteX4" fmla="*/ 3455581 w 3467413"/>
                            <a:gd name="connsiteY4" fmla="*/ 61958 h 2209735"/>
                            <a:gd name="connsiteX5" fmla="*/ 3434316 w 3467413"/>
                            <a:gd name="connsiteY5" fmla="*/ 51325 h 2209735"/>
                            <a:gd name="connsiteX0" fmla="*/ 0 w 3689521"/>
                            <a:gd name="connsiteY0" fmla="*/ 2191088 h 2191088"/>
                            <a:gd name="connsiteX1" fmla="*/ 350933 w 3689521"/>
                            <a:gd name="connsiteY1" fmla="*/ 1065574 h 2191088"/>
                            <a:gd name="connsiteX2" fmla="*/ 1763191 w 3689521"/>
                            <a:gd name="connsiteY2" fmla="*/ 916708 h 2191088"/>
                            <a:gd name="connsiteX3" fmla="*/ 3285448 w 3689521"/>
                            <a:gd name="connsiteY3" fmla="*/ 830110 h 2191088"/>
                            <a:gd name="connsiteX4" fmla="*/ 3455581 w 3689521"/>
                            <a:gd name="connsiteY4" fmla="*/ 43311 h 2191088"/>
                            <a:gd name="connsiteX5" fmla="*/ 3689521 w 3689521"/>
                            <a:gd name="connsiteY5" fmla="*/ 96491 h 2191088"/>
                            <a:gd name="connsiteX0" fmla="*/ 0 w 3455581"/>
                            <a:gd name="connsiteY0" fmla="*/ 2147777 h 2147777"/>
                            <a:gd name="connsiteX1" fmla="*/ 350933 w 3455581"/>
                            <a:gd name="connsiteY1" fmla="*/ 1022263 h 2147777"/>
                            <a:gd name="connsiteX2" fmla="*/ 1763191 w 3455581"/>
                            <a:gd name="connsiteY2" fmla="*/ 873397 h 2147777"/>
                            <a:gd name="connsiteX3" fmla="*/ 3285448 w 3455581"/>
                            <a:gd name="connsiteY3" fmla="*/ 786799 h 2147777"/>
                            <a:gd name="connsiteX4" fmla="*/ 3455581 w 3455581"/>
                            <a:gd name="connsiteY4" fmla="*/ 0 h 2147777"/>
                            <a:gd name="connsiteX0" fmla="*/ 0 w 3476038"/>
                            <a:gd name="connsiteY0" fmla="*/ 2147777 h 2147777"/>
                            <a:gd name="connsiteX1" fmla="*/ 350933 w 3476038"/>
                            <a:gd name="connsiteY1" fmla="*/ 1022263 h 2147777"/>
                            <a:gd name="connsiteX2" fmla="*/ 1763191 w 3476038"/>
                            <a:gd name="connsiteY2" fmla="*/ 873397 h 2147777"/>
                            <a:gd name="connsiteX3" fmla="*/ 3285448 w 3476038"/>
                            <a:gd name="connsiteY3" fmla="*/ 786799 h 2147777"/>
                            <a:gd name="connsiteX4" fmla="*/ 3455581 w 3476038"/>
                            <a:gd name="connsiteY4" fmla="*/ 0 h 2147777"/>
                            <a:gd name="connsiteX0" fmla="*/ 0 w 3455581"/>
                            <a:gd name="connsiteY0" fmla="*/ 2147777 h 2147777"/>
                            <a:gd name="connsiteX1" fmla="*/ 350933 w 3455581"/>
                            <a:gd name="connsiteY1" fmla="*/ 1022263 h 2147777"/>
                            <a:gd name="connsiteX2" fmla="*/ 1763191 w 3455581"/>
                            <a:gd name="connsiteY2" fmla="*/ 873397 h 2147777"/>
                            <a:gd name="connsiteX3" fmla="*/ 3136367 w 3455581"/>
                            <a:gd name="connsiteY3" fmla="*/ 797432 h 2147777"/>
                            <a:gd name="connsiteX4" fmla="*/ 3455581 w 3455581"/>
                            <a:gd name="connsiteY4" fmla="*/ 0 h 2147777"/>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455581" h="2147777">
                              <a:moveTo>
                                <a:pt x="0" y="2147777"/>
                              </a:moveTo>
                              <a:cubicBezTo>
                                <a:pt x="11528" y="1588671"/>
                                <a:pt x="57068" y="1234660"/>
                                <a:pt x="350933" y="1022263"/>
                              </a:cubicBezTo>
                              <a:cubicBezTo>
                                <a:pt x="644798" y="809866"/>
                                <a:pt x="1298952" y="910869"/>
                                <a:pt x="1763191" y="873397"/>
                              </a:cubicBezTo>
                              <a:cubicBezTo>
                                <a:pt x="2227430" y="835925"/>
                                <a:pt x="2854302" y="942998"/>
                                <a:pt x="3136367" y="797432"/>
                              </a:cubicBezTo>
                              <a:cubicBezTo>
                                <a:pt x="3418432" y="651866"/>
                                <a:pt x="3452041" y="494446"/>
                                <a:pt x="3455581" y="0"/>
                              </a:cubicBezTo>
                            </a:path>
                          </a:pathLst>
                        </a:custGeom>
                        <a:noFill/>
                        <a:ln>
                          <a:solidFill>
                            <a:srgbClr val="9437FF"/>
                          </a:solidFill>
                          <a:tailEnd type="triangle"/>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AE0119" id="Vrije vorm 159" o:spid="_x0000_s1026" style="position:absolute;margin-left:92.1pt;margin-top:124.2pt;width:272.1pt;height:169.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455581,21477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" path="m,2147777c11528,1588671,57068,1234660,350933,1022263,644798,809866,1298952,910869,1763191,873397v464239,-37472,1091111,69601,1373176,-75965c3418432,651866,3452041,494446,3455581,e" filled="f" strokecolor="#9437ff" strokeweight="1pt">
                <v:stroke endarrow="block" joinstyle="miter"/>
                <v:path arrowok="t" o:connecttype="custom" o:connectlocs="0,2147777;350933,1022263;1763191,873397;3136367,797432;3455581,0" o:connectangles="0,0,0,0,0"/>
              </v:shape>
            </w:pict>
          </mc:Fallback>
        </mc:AlternateContent>
      </w:r>
      <w:r w:rsidR="00756CA6">
        <w:rPr>
          <w:noProof/>
        </w:rPr>
        <mc:AlternateContent>
          <mc:Choice Requires="wps">
            <w:drawing>
              <wp:anchor distT="0" distB="0" distL="114300" distR="114300" simplePos="0" relativeHeight="251736064" behindDoc="0" locked="0" layoutInCell="1" allowOverlap="1" wp14:anchorId="698129A7" wp14:editId="0B3319CD">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2EC188" id="Rechte verbindingslijn met pijl 154" o:spid="_x0000_s1026" type="#_x0000_t32" style="position:absolute;margin-left:294.7pt;margin-top:109.1pt;width:44.35pt;height:141.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9920" behindDoc="0" locked="0" layoutInCell="1" allowOverlap="1" wp14:anchorId="4D34CF79" wp14:editId="4C277AC7">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type w14:anchorId="3F2AD0FF"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145" o:spid="_x0000_s1026" type="#_x0000_t38" style="position:absolute;margin-left:224.4pt;margin-top:300pt;width:119.7pt;height:189.2pt;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13536" behindDoc="0" locked="0" layoutInCell="1" allowOverlap="1" wp14:anchorId="73E199AB" wp14:editId="2E495F1B">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6B42E2" w:rsidRPr="006B42E2" w:rsidRDefault="006B42E2" w:rsidP="006B42E2">
                            <w:pPr>
                              <w:jc w:val="center"/>
                              <w:rPr>
                                <w:lang w:val="nl-NL"/>
                              </w:rPr>
                            </w:pPr>
                            <w:proofErr w:type="spellStart"/>
                            <w:r>
                              <w:rPr>
                                <w:lang w:val="nl-NL"/>
                              </w:rPr>
                              <w:t>Predict</w:t>
                            </w:r>
                            <w:proofErr w:type="spellEnd"/>
                            <w:r>
                              <w:rPr>
                                <w:lang w:val="nl-NL"/>
                              </w:rPr>
                              <w:t xml:space="preserve"> Moment</w:t>
                            </w:r>
                            <w:r w:rsidR="00756CA6">
                              <w:rPr>
                                <w:lang w:val="nl-NL"/>
                              </w:rPr>
                              <w:br/>
                            </w:r>
                            <w:proofErr w:type="spellStart"/>
                            <w:r w:rsidR="00756CA6">
                              <w:rPr>
                                <w:lang w:val="nl-NL"/>
                              </w:rPr>
                              <w:t>for</w:t>
                            </w:r>
                            <w:proofErr w:type="spellEnd"/>
                            <w:r w:rsidR="00756CA6">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090" type="#_x0000_t9" style="position:absolute;left:0;text-align:left;margin-left:344.1pt;margin-top:247.25pt;width:87.05pt;height:99.6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EXp3Aw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" fillcolor="#b887ff" strokecolor="#293b3c [1604]" strokeweight="1pt">
                <v:fill color2="#e8dcff" rotate="t" angle="45" colors="0 #b887ff;.5 #d1b6ff;1 #e8dcff" focus="100%" type="gradient"/>
                <v:textbox inset="0,0,0,0">
                  <w:txbxContent>
                    <w:p w14:paraId="6EE11B75" w14:textId="3AA8AB94" w:rsidR="006B42E2" w:rsidRPr="006B42E2" w:rsidRDefault="006B42E2" w:rsidP="006B42E2">
                      <w:pPr>
                        <w:jc w:val="center"/>
                        <w:rPr>
                          <w:lang w:val="nl-NL"/>
                        </w:rPr>
                      </w:pPr>
                      <w:proofErr w:type="spellStart"/>
                      <w:r>
                        <w:rPr>
                          <w:lang w:val="nl-NL"/>
                        </w:rPr>
                        <w:t>Predict</w:t>
                      </w:r>
                      <w:proofErr w:type="spellEnd"/>
                      <w:r>
                        <w:rPr>
                          <w:lang w:val="nl-NL"/>
                        </w:rPr>
                        <w:t xml:space="preserve"> Moment</w:t>
                      </w:r>
                      <w:r w:rsidR="00756CA6">
                        <w:rPr>
                          <w:lang w:val="nl-NL"/>
                        </w:rPr>
                        <w:br/>
                      </w:r>
                      <w:proofErr w:type="spellStart"/>
                      <w:r w:rsidR="00756CA6">
                        <w:rPr>
                          <w:lang w:val="nl-NL"/>
                        </w:rPr>
                        <w:t>for</w:t>
                      </w:r>
                      <w:proofErr w:type="spellEnd"/>
                      <w:r w:rsidR="00756CA6">
                        <w:rPr>
                          <w:lang w:val="nl-NL"/>
                        </w:rPr>
                        <w:br/>
                        <w:t>Deadline</w:t>
                      </w:r>
                    </w:p>
                  </w:txbxContent>
                </v:textbox>
              </v:shape>
            </w:pict>
          </mc:Fallback>
        </mc:AlternateContent>
      </w:r>
      <w:r w:rsidR="00756CA6">
        <w:rPr>
          <w:noProof/>
        </w:rPr>
        <mc:AlternateContent>
          <mc:Choice Requires="wps">
            <w:drawing>
              <wp:anchor distT="0" distB="0" distL="114300" distR="114300" simplePos="0" relativeHeight="251735040" behindDoc="0" locked="0" layoutInCell="1" allowOverlap="1" wp14:anchorId="3B880C76" wp14:editId="0B545A09">
                <wp:simplePos x="0" y="0"/>
                <wp:positionH relativeFrom="column">
                  <wp:posOffset>967902</wp:posOffset>
                </wp:positionH>
                <wp:positionV relativeFrom="paragraph">
                  <wp:posOffset>1321967</wp:posOffset>
                </wp:positionV>
                <wp:extent cx="0" cy="2402958"/>
                <wp:effectExtent l="63500" t="0" r="38100" b="355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B14EA0" id="Rechte verbindingslijn met pijl 153" o:spid="_x0000_s1026" type="#_x0000_t32" style="position:absolute;margin-left:76.2pt;margin-top:104.1pt;width:0;height:189.2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4016" behindDoc="0" locked="0" layoutInCell="1" allowOverlap="1" wp14:anchorId="5E172CDB" wp14:editId="76168145">
                <wp:simplePos x="0" y="0"/>
                <wp:positionH relativeFrom="column">
                  <wp:posOffset>1775918</wp:posOffset>
                </wp:positionH>
                <wp:positionV relativeFrom="paragraph">
                  <wp:posOffset>1194376</wp:posOffset>
                </wp:positionV>
                <wp:extent cx="0" cy="2040860"/>
                <wp:effectExtent l="63500" t="25400" r="38100" b="171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813CFB" id="Rechte verbindingslijn met pijl 152" o:spid="_x0000_s1026" type="#_x0000_t32" style="position:absolute;margin-left:139.85pt;margin-top:94.05pt;width:0;height:160.7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2992" behindDoc="0" locked="0" layoutInCell="1" allowOverlap="1" wp14:anchorId="69119FFD" wp14:editId="1C69C583">
                <wp:simplePos x="0" y="0"/>
                <wp:positionH relativeFrom="column">
                  <wp:posOffset>2371400</wp:posOffset>
                </wp:positionH>
                <wp:positionV relativeFrom="paragraph">
                  <wp:posOffset>1736635</wp:posOffset>
                </wp:positionV>
                <wp:extent cx="0" cy="1499191"/>
                <wp:effectExtent l="63500" t="0" r="76200" b="381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C0C4A3" id="Rechte verbindingslijn met pijl 151" o:spid="_x0000_s1026" type="#_x0000_t32" style="position:absolute;margin-left:186.7pt;margin-top:136.75pt;width:0;height:118.05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1968" behindDoc="0" locked="0" layoutInCell="1" allowOverlap="1" wp14:anchorId="28698CF9" wp14:editId="31124FBB">
                <wp:simplePos x="0" y="0"/>
                <wp:positionH relativeFrom="column">
                  <wp:posOffset>2934483</wp:posOffset>
                </wp:positionH>
                <wp:positionV relativeFrom="paragraph">
                  <wp:posOffset>2022505</wp:posOffset>
                </wp:positionV>
                <wp:extent cx="0" cy="1787480"/>
                <wp:effectExtent l="63500" t="25400" r="38100" b="165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748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91CE22" id="Rechte verbindingslijn met pijl 148" o:spid="_x0000_s1026" type="#_x0000_t32" style="position:absolute;margin-left:231.05pt;margin-top:159.25pt;width:0;height:140.75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4800" behindDoc="0" locked="0" layoutInCell="1" allowOverlap="1" wp14:anchorId="42DF6DB2" wp14:editId="09E4F5C6">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C8DD79C" w14:textId="1EE77741" w:rsidR="00756CA6" w:rsidRPr="006B42E2" w:rsidRDefault="00756CA6"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091" type="#_x0000_t4" style="position:absolute;left:0;text-align:left;margin-left:157.4pt;margin-top:73.8pt;width:136.45pt;height:85.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" fillcolor="#f2dfa5 [2137]" strokecolor="#293b3c [1604]" strokeweight="1pt">
                <v:fill color2="#faf4e0 [761]" rotate="t" angle="45" colors="0 #ffeaa3;.5 #fff0c6;1 #fff7e3" focus="100%" type="gradient"/>
                <v:textbox inset="0,3mm,0,0">
                  <w:txbxContent>
                    <w:p w14:paraId="3C8DD79C" w14:textId="1EE77741" w:rsidR="00756CA6" w:rsidRPr="006B42E2" w:rsidRDefault="00756CA6"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noProof/>
        </w:rPr>
        <mc:AlternateContent>
          <mc:Choice Requires="wps">
            <w:drawing>
              <wp:anchor distT="0" distB="0" distL="114300" distR="114300" simplePos="0" relativeHeight="251720704" behindDoc="0" locked="0" layoutInCell="1" allowOverlap="1" wp14:anchorId="132A7444" wp14:editId="0BF5D36A">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52E5270" w:rsidR="006B42E2" w:rsidRPr="006B42E2" w:rsidRDefault="006B42E2" w:rsidP="00756CA6">
                            <w:pPr>
                              <w:spacing w:line="240" w:lineRule="auto"/>
                              <w:jc w:val="center"/>
                              <w:rPr>
                                <w:lang w:val="nl-NL"/>
                              </w:rPr>
                            </w:pPr>
                            <w:r>
                              <w:rPr>
                                <w:lang w:val="nl-NL"/>
                              </w:rPr>
                              <w:t>A</w:t>
                            </w:r>
                            <w:r w:rsidR="00756CA6">
                              <w:rPr>
                                <w:lang w:val="nl-NL"/>
                              </w:rPr>
                              <w:t xml:space="preserve">ctivity </w:t>
                            </w:r>
                            <w:r w:rsidR="00756CA6">
                              <w:rPr>
                                <w:lang w:val="nl-NL"/>
                              </w:rPr>
                              <w:br/>
                            </w:r>
                            <w:proofErr w:type="spellStart"/>
                            <w:r w:rsidR="00756CA6">
                              <w:rPr>
                                <w:lang w:val="nl-NL"/>
                              </w:rPr>
                              <w:t>prediction</w:t>
                            </w:r>
                            <w:proofErr w:type="spellEnd"/>
                            <w:r w:rsidR="00756CA6">
                              <w:rPr>
                                <w:lang w:val="nl-NL"/>
                              </w:rPr>
                              <w:br/>
                              <w:t>(Apriori)</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092" type="#_x0000_t4" style="position:absolute;left:0;text-align:left;margin-left:32.6pt;margin-top:32.95pt;width:136.45pt;height:85.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EWb+A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" fillcolor="#f2dfa5 [2137]" strokecolor="#293b3c [1604]" strokeweight="1pt">
                <v:fill color2="#faf4e0 [761]" rotate="t" angle="45" colors="0 #ffeaa3;.5 #fff0c6;1 #fff7e3" focus="100%" type="gradient"/>
                <v:textbox inset="0,0,0,0">
                  <w:txbxContent>
                    <w:p w14:paraId="7E50CB4C" w14:textId="052E5270" w:rsidR="006B42E2" w:rsidRPr="006B42E2" w:rsidRDefault="006B42E2" w:rsidP="00756CA6">
                      <w:pPr>
                        <w:spacing w:line="240" w:lineRule="auto"/>
                        <w:jc w:val="center"/>
                        <w:rPr>
                          <w:lang w:val="nl-NL"/>
                        </w:rPr>
                      </w:pPr>
                      <w:r>
                        <w:rPr>
                          <w:lang w:val="nl-NL"/>
                        </w:rPr>
                        <w:t>A</w:t>
                      </w:r>
                      <w:r w:rsidR="00756CA6">
                        <w:rPr>
                          <w:lang w:val="nl-NL"/>
                        </w:rPr>
                        <w:t xml:space="preserve">ctivity </w:t>
                      </w:r>
                      <w:r w:rsidR="00756CA6">
                        <w:rPr>
                          <w:lang w:val="nl-NL"/>
                        </w:rPr>
                        <w:br/>
                      </w:r>
                      <w:proofErr w:type="spellStart"/>
                      <w:r w:rsidR="00756CA6">
                        <w:rPr>
                          <w:lang w:val="nl-NL"/>
                        </w:rPr>
                        <w:t>prediction</w:t>
                      </w:r>
                      <w:proofErr w:type="spellEnd"/>
                      <w:r w:rsidR="00756CA6">
                        <w:rPr>
                          <w:lang w:val="nl-NL"/>
                        </w:rPr>
                        <w:br/>
                        <w:t>(Apriori)</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30944" behindDoc="0" locked="0" layoutInCell="1" allowOverlap="1" wp14:anchorId="688316DE" wp14:editId="081B16AD">
                <wp:simplePos x="0" y="0"/>
                <wp:positionH relativeFrom="column">
                  <wp:posOffset>1722813</wp:posOffset>
                </wp:positionH>
                <wp:positionV relativeFrom="paragraph">
                  <wp:posOffset>4256552</wp:posOffset>
                </wp:positionV>
                <wp:extent cx="2083981" cy="1850065"/>
                <wp:effectExtent l="0" t="0" r="24765" b="67945"/>
                <wp:wrapNone/>
                <wp:docPr id="146" name="Kromme verbindingslijn 146"/>
                <wp:cNvGraphicFramePr/>
                <a:graphic xmlns:a="http://schemas.openxmlformats.org/drawingml/2006/main">
                  <a:graphicData uri="http://schemas.microsoft.com/office/word/2010/wordprocessingShape">
                    <wps:wsp>
                      <wps:cNvCnPr/>
                      <wps:spPr>
                        <a:xfrm>
                          <a:off x="0" y="0"/>
                          <a:ext cx="2083981" cy="1850065"/>
                        </a:xfrm>
                        <a:prstGeom prst="curvedConnector3">
                          <a:avLst>
                            <a:gd name="adj1" fmla="val 61722"/>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C882F7" id="Kromme verbindingslijn 146" o:spid="_x0000_s1026" type="#_x0000_t38" style="position:absolute;margin-left:135.65pt;margin-top:335.15pt;width:164.1pt;height:145.6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" adj="13332" strokecolor="#92d050" strokeweight=".5pt">
                <v:stroke endarrow="block" joinstyle="miter"/>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7936" behindDoc="0" locked="0" layoutInCell="1" allowOverlap="1" wp14:anchorId="2F2CF7DE" wp14:editId="3698955A">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475B51" w:rsidRPr="00475B51" w:rsidRDefault="006B42E2" w:rsidP="00475B51">
                            <w:pPr>
                              <w:jc w:val="center"/>
                              <w:rPr>
                                <w:lang w:val="nl-NL"/>
                              </w:rPr>
                            </w:pPr>
                            <w:proofErr w:type="spellStart"/>
                            <w:r>
                              <w:rPr>
                                <w:lang w:val="nl-NL"/>
                              </w:rPr>
                              <w:t>Recalculate</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093" style="position:absolute;left:0;text-align:left;margin-left:299.7pt;margin-top:468.25pt;width:78.55pt;height:46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BwZ+ME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475B51" w:rsidRPr="00475B51" w:rsidRDefault="006B42E2" w:rsidP="00475B51">
                      <w:pPr>
                        <w:jc w:val="center"/>
                        <w:rPr>
                          <w:lang w:val="nl-NL"/>
                        </w:rPr>
                      </w:pPr>
                      <w:proofErr w:type="spellStart"/>
                      <w:r>
                        <w:rPr>
                          <w:lang w:val="nl-NL"/>
                        </w:rPr>
                        <w:t>Recalculate</w:t>
                      </w:r>
                      <w:proofErr w:type="spellEnd"/>
                      <w:r>
                        <w:rPr>
                          <w:lang w:val="nl-NL"/>
                        </w:rPr>
                        <w:t xml:space="preserve"> model</w:t>
                      </w:r>
                    </w:p>
                  </w:txbxContent>
                </v:textbox>
              </v:roundrect>
            </w:pict>
          </mc:Fallback>
        </mc:AlternateContent>
      </w:r>
      <w:r w:rsidR="00756CA6">
        <w:rPr>
          <w:noProof/>
        </w:rPr>
        <mc:AlternateContent>
          <mc:Choice Requires="wps">
            <w:drawing>
              <wp:anchor distT="0" distB="0" distL="114300" distR="114300" simplePos="0" relativeHeight="251728896" behindDoc="0" locked="0" layoutInCell="1" allowOverlap="1" wp14:anchorId="5510950E" wp14:editId="2E330081">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E791195" id="Rechte verbindingslijn met pijl 143" o:spid="_x0000_s1026" type="#_x0000_t32" style="position:absolute;margin-left:307.3pt;margin-top:286.6pt;width:54.4pt;height:120.55pt;flip:x y;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0F335930" wp14:editId="0A298B33">
                <wp:simplePos x="0" y="0"/>
                <wp:positionH relativeFrom="column">
                  <wp:posOffset>3190107</wp:posOffset>
                </wp:positionH>
                <wp:positionV relativeFrom="paragraph">
                  <wp:posOffset>4330685</wp:posOffset>
                </wp:positionV>
                <wp:extent cx="467833" cy="840268"/>
                <wp:effectExtent l="25400" t="25400" r="15240" b="1079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467833" cy="840268"/>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18EA6B" id="Rechte verbindingslijn met pijl 142" o:spid="_x0000_s1026" type="#_x0000_t32" style="position:absolute;margin-left:251.2pt;margin-top:341pt;width:36.85pt;height:66.15pt;flip:x 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6848" behindDoc="0" locked="0" layoutInCell="1" allowOverlap="1" wp14:anchorId="21BB06F0" wp14:editId="6F24ED3A">
                <wp:simplePos x="0" y="0"/>
                <wp:positionH relativeFrom="column">
                  <wp:posOffset>2562786</wp:posOffset>
                </wp:positionH>
                <wp:positionV relativeFrom="paragraph">
                  <wp:posOffset>4330685</wp:posOffset>
                </wp:positionV>
                <wp:extent cx="285470" cy="840268"/>
                <wp:effectExtent l="0" t="25400" r="32385" b="10795"/>
                <wp:wrapNone/>
                <wp:docPr id="141" name="Rechte verbindingslijn met pijl 141"/>
                <wp:cNvGraphicFramePr/>
                <a:graphic xmlns:a="http://schemas.openxmlformats.org/drawingml/2006/main">
                  <a:graphicData uri="http://schemas.microsoft.com/office/word/2010/wordprocessingShape">
                    <wps:wsp>
                      <wps:cNvCnPr/>
                      <wps:spPr>
                        <a:xfrm flipV="1">
                          <a:off x="0" y="0"/>
                          <a:ext cx="285470" cy="840268"/>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A4F1EC" id="Rechte verbindingslijn met pijl 141" o:spid="_x0000_s1026" type="#_x0000_t32" style="position:absolute;margin-left:201.8pt;margin-top:341pt;width:22.5pt;height:66.15pt;flip:y;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"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25824" behindDoc="0" locked="0" layoutInCell="1" allowOverlap="1" wp14:anchorId="0954858E" wp14:editId="24F15DD3">
                <wp:simplePos x="0" y="0"/>
                <wp:positionH relativeFrom="column">
                  <wp:posOffset>1329409</wp:posOffset>
                </wp:positionH>
                <wp:positionV relativeFrom="paragraph">
                  <wp:posOffset>4256553</wp:posOffset>
                </wp:positionV>
                <wp:extent cx="1307362" cy="914030"/>
                <wp:effectExtent l="0" t="25400" r="39370" b="13335"/>
                <wp:wrapNone/>
                <wp:docPr id="140" name="Rechte verbindingslijn met pijl 140"/>
                <wp:cNvGraphicFramePr/>
                <a:graphic xmlns:a="http://schemas.openxmlformats.org/drawingml/2006/main">
                  <a:graphicData uri="http://schemas.microsoft.com/office/word/2010/wordprocessingShape">
                    <wps:wsp>
                      <wps:cNvCnPr/>
                      <wps:spPr>
                        <a:xfrm flipV="1">
                          <a:off x="0" y="0"/>
                          <a:ext cx="1307362" cy="91403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58F36699" id="Rechte verbindingslijn met pijl 140" o:spid="_x0000_s1026" type="#_x0000_t32" style="position:absolute;margin-left:104.7pt;margin-top:335.15pt;width:102.95pt;height:71.95pt;flip:y;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" strokecolor="#c02942 [3206]" strokeweight=".5pt">
                <v:stroke endarrow="block" joinstyle="miter"/>
              </v:shape>
            </w:pict>
          </mc:Fallback>
        </mc:AlternateContent>
      </w:r>
      <w:r w:rsidR="00756CA6">
        <w:rPr>
          <w:noProof/>
        </w:rPr>
        <mc:AlternateContent>
          <mc:Choice Requires="wps">
            <w:drawing>
              <wp:anchor distT="0" distB="0" distL="114300" distR="114300" simplePos="0" relativeHeight="251722752" behindDoc="0" locked="0" layoutInCell="1" allowOverlap="1" wp14:anchorId="57E0516B" wp14:editId="6426E6CB">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756CA6" w:rsidRPr="006B42E2" w:rsidRDefault="00756CA6"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094" type="#_x0000_t4" style="position:absolute;left:0;text-align:left;margin-left:295pt;margin-top:38.25pt;width:136.45pt;height:85.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vGVW+A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" fillcolor="#f2dfa5 [2137]" strokecolor="#293b3c [1604]" strokeweight="1pt">
                <v:fill color2="#faf4e0 [761]" rotate="t" angle="45" colors="0 #ffeaa3;.5 #fff0c6;1 #fff7e3" focus="100%" type="gradient"/>
                <v:textbox inset="0,0,0,0">
                  <w:txbxContent>
                    <w:p w14:paraId="30DD7326" w14:textId="76EDF25E" w:rsidR="00756CA6" w:rsidRPr="006B42E2" w:rsidRDefault="00756CA6"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7632" behindDoc="0" locked="0" layoutInCell="1" allowOverlap="1" wp14:anchorId="4A32EFA3" wp14:editId="2A2F499E">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6B42E2" w:rsidRPr="006B42E2" w:rsidRDefault="006B42E2"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095" type="#_x0000_t202" style="position:absolute;left:0;text-align:left;margin-left:344.35pt;margin-top:2.2pt;width:87.05pt;height:24.2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TmKU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" filled="f" stroked="f" strokeweight=".5pt">
                <v:textbox>
                  <w:txbxContent>
                    <w:p w14:paraId="2C6850DA" w14:textId="260BAE64" w:rsidR="006B42E2" w:rsidRPr="006B42E2" w:rsidRDefault="006B42E2"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5584" behindDoc="0" locked="0" layoutInCell="1" allowOverlap="1" wp14:anchorId="758DBE8C" wp14:editId="2188D9E2">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BB6E8F" id="Rechthoek 132" o:spid="_x0000_s1026" style="position:absolute;margin-left:26pt;margin-top:26.25pt;width:408.55pt;height:143.9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12512" behindDoc="0" locked="0" layoutInCell="1" allowOverlap="1" wp14:anchorId="4A74F720" wp14:editId="6CC8E266">
                <wp:simplePos x="0" y="0"/>
                <wp:positionH relativeFrom="column">
                  <wp:posOffset>574202</wp:posOffset>
                </wp:positionH>
                <wp:positionV relativeFrom="paragraph">
                  <wp:posOffset>3723005</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6B42E2" w:rsidRPr="006B42E2" w:rsidRDefault="006B42E2" w:rsidP="006B42E2">
                            <w:pPr>
                              <w:jc w:val="center"/>
                              <w:rPr>
                                <w:lang w:val="nl-NL"/>
                              </w:rPr>
                            </w:pPr>
                            <w:proofErr w:type="spellStart"/>
                            <w:r>
                              <w:rPr>
                                <w:lang w:val="nl-NL"/>
                              </w:rPr>
                              <w:t>Prediction</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096" style="position:absolute;left:0;text-align:left;margin-left:45.2pt;margin-top:293.15pt;width:94.6pt;height:53.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V/3c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" fillcolor="#b887ff" strokecolor="#293b3c [1604]" strokeweight="1pt">
                <v:fill color2="#e8dcff" rotate="t" angle="45" colors="0 #b887ff;.5 #d1b6ff;1 #e8dcff" focus="100%" type="gradient"/>
                <v:stroke joinstyle="miter"/>
                <v:textbox>
                  <w:txbxContent>
                    <w:p w14:paraId="30677C59" w14:textId="1177441D" w:rsidR="006B42E2" w:rsidRPr="006B42E2" w:rsidRDefault="006B42E2" w:rsidP="006B42E2">
                      <w:pPr>
                        <w:jc w:val="center"/>
                        <w:rPr>
                          <w:lang w:val="nl-NL"/>
                        </w:rPr>
                      </w:pPr>
                      <w:proofErr w:type="spellStart"/>
                      <w:r>
                        <w:rPr>
                          <w:lang w:val="nl-NL"/>
                        </w:rPr>
                        <w:t>Prediction</w:t>
                      </w:r>
                      <w:proofErr w:type="spellEnd"/>
                      <w:r>
                        <w:rPr>
                          <w:lang w:val="nl-NL"/>
                        </w:rPr>
                        <w:t xml:space="preserve"> Model</w:t>
                      </w:r>
                    </w:p>
                  </w:txbxContent>
                </v:textbox>
              </v:oval>
            </w:pict>
          </mc:Fallback>
        </mc:AlternateContent>
      </w:r>
      <w:r w:rsidR="006B42E2">
        <w:rPr>
          <w:noProof/>
        </w:rPr>
        <mc:AlternateContent>
          <mc:Choice Requires="wps">
            <w:drawing>
              <wp:anchor distT="0" distB="0" distL="114300" distR="114300" simplePos="0" relativeHeight="251710464" behindDoc="0" locked="0" layoutInCell="1" allowOverlap="1" wp14:anchorId="5F7F06BC" wp14:editId="4272C526">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6B42E2" w:rsidRPr="006B42E2" w:rsidRDefault="006B42E2"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097" style="position:absolute;left:0;text-align:left;margin-left:128.35pt;margin-top:250.85pt;width:79.55pt;height:41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" fillcolor="#b887ff" strokecolor="#293b3c [1604]" strokeweight="1pt">
                <v:fill color2="#e8dcff" rotate="t" angle="45" colors="0 #b887ff;.5 #d1b6ff;1 #e8dcff" focus="100%" type="gradient"/>
                <v:stroke joinstyle="miter"/>
                <v:textbox>
                  <w:txbxContent>
                    <w:p w14:paraId="3A6DCB22" w14:textId="446F9D49" w:rsidR="006B42E2" w:rsidRPr="006B42E2" w:rsidRDefault="006B42E2"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8416" behindDoc="0" locked="0" layoutInCell="1" allowOverlap="1" wp14:anchorId="4DC18480" wp14:editId="1EE8390D">
                <wp:simplePos x="0" y="0"/>
                <wp:positionH relativeFrom="column">
                  <wp:posOffset>2464303</wp:posOffset>
                </wp:positionH>
                <wp:positionV relativeFrom="paragraph">
                  <wp:posOffset>3809941</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6B42E2" w:rsidRPr="006B42E2" w:rsidRDefault="006B42E2"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098" style="position:absolute;left:0;text-align:left;margin-left:194.05pt;margin-top:300pt;width:79.55pt;height:41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6B42E2" w:rsidRPr="006B42E2" w:rsidRDefault="006B42E2" w:rsidP="006B42E2">
                      <w:pPr>
                        <w:jc w:val="center"/>
                        <w:rPr>
                          <w:lang w:val="nl-NL"/>
                        </w:rPr>
                      </w:pPr>
                      <w:r>
                        <w:rPr>
                          <w:lang w:val="nl-NL"/>
                        </w:rPr>
                        <w:t>Activity</w:t>
                      </w:r>
                    </w:p>
                  </w:txbxContent>
                </v:textbox>
              </v:oval>
            </w:pict>
          </mc:Fallback>
        </mc:AlternateContent>
      </w:r>
      <w:r w:rsidR="006B42E2">
        <w:rPr>
          <w:noProof/>
        </w:rPr>
        <mc:AlternateContent>
          <mc:Choice Requires="wps">
            <w:drawing>
              <wp:anchor distT="0" distB="0" distL="114300" distR="114300" simplePos="0" relativeHeight="251706368" behindDoc="0" locked="0" layoutInCell="1" allowOverlap="1" wp14:anchorId="434758DD" wp14:editId="45FFBB97">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6B42E2" w:rsidRPr="006B42E2" w:rsidRDefault="006B42E2"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099" style="position:absolute;left:0;text-align:left;margin-left:265.4pt;margin-top:250.6pt;width:54.4pt;height:41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68CE2B0E" w14:textId="5F34AAA6" w:rsidR="006B42E2" w:rsidRPr="006B42E2" w:rsidRDefault="006B42E2"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5344" behindDoc="0" locked="0" layoutInCell="1" allowOverlap="1" wp14:anchorId="423CEF09" wp14:editId="3CC86C7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00" type="#_x0000_t202" style="position:absolute;left:0;text-align:left;margin-left:334.3pt;margin-top:214.9pt;width:87.05pt;height:24.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jVC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w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JjVC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703296" behindDoc="0" locked="0" layoutInCell="1" allowOverlap="1" wp14:anchorId="24DCD5F9" wp14:editId="0A1416DB">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01" type="#_x0000_t202" style="position:absolute;left:0;text-align:left;margin-left:274.8pt;margin-top:214.75pt;width:87.05pt;height:24.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jNo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J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DjNo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6B42E2" w:rsidRPr="006B42E2" w:rsidRDefault="006B42E2"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9200" behindDoc="0" locked="0" layoutInCell="1" allowOverlap="1" wp14:anchorId="09326463" wp14:editId="60B3340B">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6B42E2" w:rsidRPr="006B42E2" w:rsidRDefault="006B42E2"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02" type="#_x0000_t202" style="position:absolute;left:0;text-align:left;margin-left:316.65pt;margin-top:193.05pt;width:87.05pt;height:24.25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rMT8Mw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" filled="f" stroked="f" strokeweight=".5pt">
                <v:textbox>
                  <w:txbxContent>
                    <w:p w14:paraId="3A27A098" w14:textId="48047E8F" w:rsidR="006B42E2" w:rsidRPr="006B42E2" w:rsidRDefault="006B42E2"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01248" behindDoc="0" locked="0" layoutInCell="1" allowOverlap="1" wp14:anchorId="427BFE95" wp14:editId="727185BD">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14B7E8" id="Rechthoek 122" o:spid="_x0000_s1026" style="position:absolute;margin-left:334.05pt;margin-top:217.1pt;width:100.45pt;height:143.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7152" behindDoc="0" locked="0" layoutInCell="1" allowOverlap="1" wp14:anchorId="0F0FD061" wp14:editId="528B2CD1">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949A93" id="Rechthoek 119" o:spid="_x0000_s1026" style="position:absolute;margin-left:26pt;margin-top:217.1pt;width:308.1pt;height:143.9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6128" behindDoc="0" locked="0" layoutInCell="1" allowOverlap="1" wp14:anchorId="41E5B17C" wp14:editId="13FCF283">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69F04848" w:rsidR="006B42E2" w:rsidRPr="00475B51" w:rsidRDefault="006B42E2" w:rsidP="006B42E2">
                            <w:pPr>
                              <w:jc w:val="center"/>
                              <w:rPr>
                                <w:lang w:val="nl-NL"/>
                              </w:rPr>
                            </w:pPr>
                            <w:r>
                              <w:rPr>
                                <w:lang w:val="nl-NL"/>
                              </w:rPr>
                              <w:t xml:space="preserve">Push </w:t>
                            </w:r>
                            <w:r>
                              <w:rPr>
                                <w:lang w:val="nl-NL"/>
                              </w:rPr>
                              <w:br/>
                            </w:r>
                            <w:proofErr w:type="spellStart"/>
                            <w:r>
                              <w:rPr>
                                <w:lang w:val="nl-NL"/>
                              </w:rPr>
                              <w:t>activity</w:t>
                            </w:r>
                            <w:proofErr w:type="spellEnd"/>
                            <w:r>
                              <w:rPr>
                                <w:lang w:val="nl-NL"/>
                              </w:rPr>
                              <w:t xml:space="preserve">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03" style="position:absolute;left:0;text-align:left;margin-left:46.9pt;margin-top:407.15pt;width:66.9pt;height:65.3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tH5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kNKIbRUtb7XGUsfHT&#13;&#10;8AXHrxUO0Q0LcMc8khrOHRI13OJHarstqW1XlNTW/3pNHvWRa/CUki2SZEnDzzXzOF/6i8EBmg4n&#13;&#10;k8iqaTM5Ph3hxh+eLA9PzLq5tDhhQ3wSHE/LqA+6W0pvmyfk80WMikfMcIxdUg6+21xCJm98EbhY&#13;&#10;LJIaMqljcGMeHO9GPfLD4+6JedcyCSAFfbMdobLZCy7JurFExi7WYKVKffqMa1sCZOHUS+2LEWn+&#13;&#10;cJ+0nt+1+W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CprtH5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69F04848" w:rsidR="006B42E2" w:rsidRPr="00475B51" w:rsidRDefault="006B42E2" w:rsidP="006B42E2">
                      <w:pPr>
                        <w:jc w:val="center"/>
                        <w:rPr>
                          <w:lang w:val="nl-NL"/>
                        </w:rPr>
                      </w:pPr>
                      <w:r>
                        <w:rPr>
                          <w:lang w:val="nl-NL"/>
                        </w:rPr>
                        <w:t xml:space="preserve">Push </w:t>
                      </w:r>
                      <w:r>
                        <w:rPr>
                          <w:lang w:val="nl-NL"/>
                        </w:rPr>
                        <w:br/>
                      </w:r>
                      <w:proofErr w:type="spellStart"/>
                      <w:r>
                        <w:rPr>
                          <w:lang w:val="nl-NL"/>
                        </w:rPr>
                        <w:t>activity</w:t>
                      </w:r>
                      <w:proofErr w:type="spellEnd"/>
                      <w:r>
                        <w:rPr>
                          <w:lang w:val="nl-NL"/>
                        </w:rPr>
                        <w:t xml:space="preserve">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4080" behindDoc="0" locked="0" layoutInCell="1" allowOverlap="1" wp14:anchorId="6EF0512F" wp14:editId="6B4EDBD7">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6B42E2" w:rsidRPr="00475B51" w:rsidRDefault="006B42E2"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04" style="position:absolute;left:0;text-align:left;margin-left:157.7pt;margin-top:465.15pt;width:66.9pt;height:46.0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OChm7s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6B42E2" w:rsidRPr="00475B51" w:rsidRDefault="006B42E2"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19412619" wp14:editId="22E42C4D">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6B42E2" w:rsidRPr="00475B51" w:rsidRDefault="006B42E2"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05" style="position:absolute;left:0;text-align:left;margin-left:157.7pt;margin-top:407.4pt;width:66.9pt;height:46.0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PYsSkY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6B42E2" w:rsidRPr="00475B51" w:rsidRDefault="006B42E2"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5888" behindDoc="0" locked="0" layoutInCell="1" allowOverlap="1" wp14:anchorId="543D3C36" wp14:editId="62E516C8">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475B51" w:rsidRPr="00475B51" w:rsidRDefault="00475B51"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06" style="position:absolute;left:0;text-align:left;margin-left:354.95pt;margin-top:407.15pt;width:61.1pt;height:46.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BZgg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4rNiapBtILq&#13;&#10;CWcXOz1Om2v5pcKpuWLO3zKLLIZ8h8zsb3CRGnYlhW5HSQ32x2vyoI/kgreU7JAVS+q+b5jFgdKf&#13;&#10;DU7MSTEeBxqNh/FkNsKDPbxZHd6YTXMOOFRILPi6uA36XvdbaaF5RAJfhqh4xQzH2CXl3vaHc5/Y&#13;&#10;Gn8BXCyXUQ2ps2X+yty3vJ/tQAgP+0dm2446PHLONfQMyuYvyCPphhIZWG48SBX79BnXrgRIu7GX&#13;&#10;ul9E4PXDc9R6/pEtfgI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D2BZgg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475B51" w:rsidRPr="00475B51" w:rsidRDefault="00475B51"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3840" behindDoc="0" locked="0" layoutInCell="1" allowOverlap="1" wp14:anchorId="512E4FD7" wp14:editId="6A56004B">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475B51" w:rsidRPr="00475B51" w:rsidRDefault="00475B51"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07" style="position:absolute;left:0;text-align:left;margin-left:257.05pt;margin-top:407.15pt;width:66.9pt;height:46.0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B0vkJk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475B51" w:rsidRPr="00475B51" w:rsidRDefault="00475B51"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2816" behindDoc="0" locked="0" layoutInCell="1" allowOverlap="1" wp14:anchorId="5E97CCC4" wp14:editId="4A7024BB">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475B51" w:rsidRPr="00475B51" w:rsidRDefault="00475B51"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08" type="#_x0000_t202" style="position:absolute;left:0;text-align:left;margin-left:32.65pt;margin-top:530.25pt;width:96.3pt;height:4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CNE+XLNQIAAF0EAAAOAAAA&#13;&#10;AAAAAAAAAAAAAC4CAABkcnMvZTJvRG9jLnhtbFBLAQItABQABgAIAAAAIQC41IEb5gAAABEBAAAP&#13;&#10;AAAAAAAAAAAAAAAAAI8EAABkcnMvZG93bnJldi54bWxQSwUGAAAAAAQABADzAAAAogUAAAAA&#13;&#10;" filled="f" stroked="f" strokeweight=".5pt">
                <v:textbox>
                  <w:txbxContent>
                    <w:p w14:paraId="41B46838" w14:textId="0FF526FB" w:rsidR="00475B51" w:rsidRPr="00475B51" w:rsidRDefault="00475B51"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2BDE6E74" wp14:editId="0CE0C94F">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475B51" w:rsidRPr="00475B51" w:rsidRDefault="00475B51" w:rsidP="00475B51">
                            <w:pPr>
                              <w:jc w:val="center"/>
                              <w:rPr>
                                <w:lang w:val="nl-NL"/>
                              </w:rPr>
                            </w:pP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09" type="#_x0000_t202" style="position:absolute;left:0;text-align:left;margin-left:151.8pt;margin-top:536.35pt;width:79.55pt;height:31.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oA3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0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DevoA3NAIAAF0EAAAOAAAA&#13;&#10;AAAAAAAAAAAAAC4CAABkcnMvZTJvRG9jLnhtbFBLAQItABQABgAIAAAAIQDovFC35wAAABIBAAAP&#13;&#10;AAAAAAAAAAAAAAAAAI4EAABkcnMvZG93bnJldi54bWxQSwUGAAAAAAQABADzAAAAogUAAAAA&#13;&#10;" filled="f" stroked="f" strokeweight=".5pt">
                <v:textbox>
                  <w:txbxContent>
                    <w:p w14:paraId="5B3F8BBD" w14:textId="77DE95DC" w:rsidR="00475B51" w:rsidRPr="00475B51" w:rsidRDefault="00475B51" w:rsidP="00475B51">
                      <w:pPr>
                        <w:jc w:val="center"/>
                        <w:rPr>
                          <w:lang w:val="nl-NL"/>
                        </w:rPr>
                      </w:pPr>
                      <w:proofErr w:type="spellStart"/>
                      <w:r>
                        <w:rPr>
                          <w:lang w:val="nl-NL"/>
                        </w:rPr>
                        <w:t>Testing</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65ADC39A" wp14:editId="5C953D2D">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475B51" w:rsidRPr="00475B51" w:rsidRDefault="00475B51">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10" type="#_x0000_t202" style="position:absolute;left:0;text-align:left;margin-left:324pt;margin-top:540.3pt;width:79.55pt;height:3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DSW0IHNAIAAF0EAAAOAAAA&#13;&#10;AAAAAAAAAAAAAC4CAABkcnMvZTJvRG9jLnhtbFBLAQItABQABgAIAAAAIQBcnR2A5wAAABIBAAAP&#13;&#10;AAAAAAAAAAAAAAAAAI4EAABkcnMvZG93bnJldi54bWxQSwUGAAAAAAQABADzAAAAogUAAAAA&#13;&#10;" filled="f" stroked="f" strokeweight=".5pt">
                <v:textbox>
                  <w:txbxContent>
                    <w:p w14:paraId="22986A61" w14:textId="1F3BF85B" w:rsidR="00475B51" w:rsidRPr="00475B51" w:rsidRDefault="00475B51">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7696" behindDoc="0" locked="0" layoutInCell="1" allowOverlap="1" wp14:anchorId="363AAE77" wp14:editId="0D615D12">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17" cstate="print">
                      <a:duotone>
                        <a:schemeClr val="accent1">
                          <a:shade val="45000"/>
                          <a:satMod val="135000"/>
                        </a:schemeClr>
                        <a:prstClr val="white"/>
                      </a:duotone>
                      <a:extLst>
                        <a:ext uri="{BEBA8EAE-BF5A-486C-A8C5-ECC9F3942E4B}">
                          <a14:imgProps xmlns:a14="http://schemas.microsoft.com/office/drawing/2010/main">
                            <a14:imgLayer r:embed="rId18">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6672" behindDoc="0" locked="0" layoutInCell="1" allowOverlap="1" wp14:anchorId="72413FA8" wp14:editId="0B439864">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475B51" w:rsidRPr="00475B51" w:rsidRDefault="00475B51">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11" type="#_x0000_t202" style="position:absolute;left:0;text-align:left;margin-left:372.55pt;margin-top:382.55pt;width:87.05pt;height:24.2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GVrW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DwZWtY1AgAAXQQAAA4AAAAA&#13;&#10;AAAAAAAAAAAALgIAAGRycy9lMm9Eb2MueG1sUEsBAi0AFAAGAAgAAAAhANLRdYDlAAAAEAEAAA8A&#13;&#10;AAAAAAAAAAAAAAAAjwQAAGRycy9kb3ducmV2LnhtbFBLBQYAAAAABAAEAPMAAAChBQAAAAA=&#13;&#10;" filled="f" stroked="f" strokeweight=".5pt">
                <v:textbox>
                  <w:txbxContent>
                    <w:p w14:paraId="1A6D0124" w14:textId="1F346BB6" w:rsidR="00475B51" w:rsidRPr="00475B51" w:rsidRDefault="00475B51">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v:textbox>
              </v:shape>
            </w:pict>
          </mc:Fallback>
        </mc:AlternateContent>
      </w:r>
      <w:r w:rsidR="00475B51">
        <w:rPr>
          <w:noProof/>
        </w:rPr>
        <mc:AlternateContent>
          <mc:Choice Requires="wps">
            <w:drawing>
              <wp:anchor distT="0" distB="0" distL="114300" distR="114300" simplePos="0" relativeHeight="251675648" behindDoc="0" locked="0" layoutInCell="1" allowOverlap="1" wp14:anchorId="183C4CE3" wp14:editId="20D45D27">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44724EC" id="Afgeronde rechthoek 102" o:spid="_x0000_s1026" style="position:absolute;margin-left:245.3pt;margin-top:382.85pt;width:189.2pt;height:147.3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73600" behindDoc="0" locked="0" layoutInCell="1" allowOverlap="1" wp14:anchorId="7B2ADFDE" wp14:editId="236FDD5E">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BC4D63D" id="Afgeronde rechthoek 101" o:spid="_x0000_s1026" style="position:absolute;margin-left:135.85pt;margin-top:383.1pt;width:109.65pt;height:147.35pt;z-index:2516736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71552" behindDoc="0" locked="0" layoutInCell="1" allowOverlap="1" wp14:anchorId="10F928DA" wp14:editId="0940FF3B">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475B51" w:rsidRDefault="00475B51"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12" style="position:absolute;left:0;text-align:left;margin-left:25.95pt;margin-top:382.85pt;width:109.65pt;height:147.35pt;z-index:25167155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SQph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01l0Mn6toNxRJyD0I+KdvK0poXfChweBNBPUHTTn&#13;&#10;4Tsd2kBbcBgozirAX4f+ozy1KnE5a2nGCu5/bgQqzsw3S018kZ+cxKFMj5PTsyk98D1n9Z5jN801&#13;&#10;UGVz2ihOJjLKB7MnNULzQutgGa0SS1hJtgse9uR16Cef1olUy2USojF0ItzZJyej6pjm2EjP3YtA&#13;&#10;NzRhoP69h/00ivmHNuxlI9LCchNA16lH37I6FIBGOLX6sG7ijnj/TlJvS3HxGw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3EkKYY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475B51" w:rsidRDefault="00475B51" w:rsidP="00475B51">
                      <w:pPr>
                        <w:jc w:val="left"/>
                      </w:pPr>
                    </w:p>
                  </w:txbxContent>
                </v:textbox>
              </v:roundrect>
            </w:pict>
          </mc:Fallback>
        </mc:AlternateContent>
      </w:r>
      <w:r w:rsidR="0019618C">
        <w:rPr>
          <w:noProof/>
        </w:rPr>
        <mc:AlternateContent>
          <mc:Choice Requires="wps">
            <w:drawing>
              <wp:inline distT="0" distB="0" distL="0" distR="0" wp14:anchorId="5F0DAC5B" wp14:editId="39AAEAEA">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475B51" w:rsidRPr="00475B51" w:rsidRDefault="00475B51"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475B51" w:rsidRDefault="00475B51"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13"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NUPjDy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475B51" w:rsidRPr="00475B51" w:rsidRDefault="00475B51"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475B51" w:rsidRDefault="00475B51" w:rsidP="00475B51">
                      <w:pPr>
                        <w:jc w:val="center"/>
                      </w:pPr>
                    </w:p>
                  </w:txbxContent>
                </v:textbox>
                <w10:anchorlock/>
              </v:rect>
            </w:pict>
          </mc:Fallback>
        </mc:AlternateContent>
      </w:r>
    </w:p>
    <w:p w14:paraId="6676BE35" w14:textId="5200D5D0" w:rsidR="00EE6DE4" w:rsidRPr="00E82073" w:rsidRDefault="00475B51" w:rsidP="00F4273B">
      <w:r w:rsidRPr="00475B51">
        <w:rPr>
          <w:rFonts w:ascii="Times New Roman" w:eastAsia="Times New Roman" w:hAnsi="Times New Roman" w:cs="Times New Roman"/>
          <w:color w:val="auto"/>
          <w:lang w:val="nl-NL" w:eastAsia="nl-NL" w:bidi="ar-SA"/>
        </w:rPr>
        <w:fldChar w:fldCharType="begin"/>
      </w:r>
      <w:r w:rsidRPr="00475B51">
        <w:rPr>
          <w:rFonts w:ascii="Times New Roman" w:eastAsia="Times New Roman" w:hAnsi="Times New Roman" w:cs="Times New Roman"/>
          <w:color w:val="auto"/>
          <w:lang w:val="nl-NL" w:eastAsia="nl-NL" w:bidi="ar-SA"/>
        </w:rPr>
        <w:instrText xml:space="preserve"> INCLUDEPICTURE "https://b.kisscc0.com/20180705/cae/kisscc0-computer-icons-system-administrator-download-user-user-5b3da6bfade619.5737037515307670397123.png" \* MERGEFORMATINET </w:instrText>
      </w:r>
      <w:r w:rsidRPr="00475B51">
        <w:rPr>
          <w:rFonts w:ascii="Times New Roman" w:eastAsia="Times New Roman" w:hAnsi="Times New Roman" w:cs="Times New Roman"/>
          <w:color w:val="auto"/>
          <w:lang w:val="nl-NL" w:eastAsia="nl-NL" w:bidi="ar-SA"/>
        </w:rPr>
        <w:fldChar w:fldCharType="separate"/>
      </w:r>
      <w:r w:rsidRPr="00475B51">
        <w:rPr>
          <w:rFonts w:ascii="Times New Roman" w:eastAsia="Times New Roman" w:hAnsi="Times New Roman" w:cs="Times New Roman"/>
          <w:color w:val="auto"/>
          <w:lang w:val="nl-NL" w:eastAsia="nl-NL" w:bidi="ar-SA"/>
        </w:rPr>
        <w:fldChar w:fldCharType="end"/>
      </w:r>
    </w:p>
    <w:p w14:paraId="106B79C3" w14:textId="77777777" w:rsidR="00F4273B" w:rsidRDefault="00F4273B" w:rsidP="005C2A9F"/>
    <w:p w14:paraId="663A77E6" w14:textId="4C5F4674" w:rsidR="00D433AD" w:rsidRDefault="005C2A9F" w:rsidP="00D433AD">
      <w:pPr>
        <w:pStyle w:val="Kop3"/>
      </w:pPr>
      <w:r>
        <w:lastRenderedPageBreak/>
        <w:t>Resources</w:t>
      </w:r>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034F61F2" w14:textId="5F9EED5C"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in itself is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5618B4" w:rsidR="005C2A9F" w:rsidRDefault="00447437" w:rsidP="005C2A9F">
      <w:r>
        <w:t>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w:t>
      </w:r>
      <w:r w:rsidR="00647B34">
        <w:t>.</w:t>
      </w:r>
    </w:p>
    <w:p w14:paraId="6E64DC98" w14:textId="0A4FFE80" w:rsidR="00447437" w:rsidRDefault="00447437" w:rsidP="00447437">
      <w:pPr>
        <w:keepNext/>
      </w:pPr>
      <w:bookmarkStart w:id="79" w:name="_Ref1105383"/>
      <w:r w:rsidRPr="00447437">
        <w:lastRenderedPageBreak/>
        <w:drawing>
          <wp:inline distT="0" distB="0" distL="0" distR="0" wp14:anchorId="6E9ED9C1" wp14:editId="32EE2092">
            <wp:extent cx="5860415" cy="190627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60415" cy="1906270"/>
                    </a:xfrm>
                    <a:prstGeom prst="rect">
                      <a:avLst/>
                    </a:prstGeom>
                  </pic:spPr>
                </pic:pic>
              </a:graphicData>
            </a:graphic>
          </wp:inline>
        </w:drawing>
      </w:r>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3</w:t>
      </w:r>
      <w:r w:rsidR="00B16441">
        <w:fldChar w:fldCharType="end"/>
      </w:r>
      <w:bookmarkEnd w:id="79"/>
      <w:r>
        <w:t>: Finding matching events</w:t>
      </w:r>
    </w:p>
    <w:p w14:paraId="0AF02E44" w14:textId="4FC87AE3" w:rsidR="00447437" w:rsidRDefault="00447437" w:rsidP="00447437">
      <w:pPr>
        <w:pStyle w:val="Kop4"/>
      </w:pPr>
      <w:r>
        <w:t>Analyzing starting times</w:t>
      </w:r>
    </w:p>
    <w:p w14:paraId="591F40C9" w14:textId="7B945AB5" w:rsidR="00447437" w:rsidRDefault="00EE7725" w:rsidP="00447437">
      <w:r>
        <w:t xml:space="preserve">The third major aspect of the implementation is its clustering. </w:t>
      </w:r>
      <w:r w:rsidR="00447437">
        <w:t xml:space="preserve">In order to cluster by starting times, these times had to be converted from a date into a number corresponding to the time on the day. The simplest solution was to use the number of minutes since midnight, as shown in </w:t>
      </w:r>
      <w:r w:rsidR="00C755B5">
        <w:fldChar w:fldCharType="begin"/>
      </w:r>
      <w:r w:rsidR="00C755B5">
        <w:instrText xml:space="preserve"> REF _Ref1106913 \h </w:instrText>
      </w:r>
      <w:r w:rsidR="00C755B5">
        <w:fldChar w:fldCharType="separate"/>
      </w:r>
      <w:r w:rsidR="00C755B5">
        <w:t xml:space="preserve">Figure </w:t>
      </w:r>
      <w:r w:rsidR="00C755B5">
        <w:rPr>
          <w:noProof/>
        </w:rPr>
        <w:t>4</w:t>
      </w:r>
      <w:r w:rsidR="00C755B5">
        <w:t>.</w:t>
      </w:r>
      <w:r w:rsidR="00C755B5">
        <w:rPr>
          <w:noProof/>
        </w:rPr>
        <w:t>4</w:t>
      </w:r>
      <w:r w:rsidR="00C755B5">
        <w:fldChar w:fldCharType="end"/>
      </w:r>
      <w:r w:rsidR="00447437">
        <w: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F06D393" w14:textId="6E3B3826" w:rsidR="00C755B5" w:rsidRDefault="00C755B5" w:rsidP="00C755B5">
      <w:pPr>
        <w:keepNext/>
      </w:pPr>
      <w:bookmarkStart w:id="80" w:name="_Ref1106913"/>
      <w:r w:rsidRPr="00C755B5">
        <w:drawing>
          <wp:inline distT="0" distB="0" distL="0" distR="0" wp14:anchorId="715F7A49" wp14:editId="4BDB6CF6">
            <wp:extent cx="4265222" cy="1905000"/>
            <wp:effectExtent l="0" t="0" r="2540" b="0"/>
            <wp:docPr id="8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360" cy="1905955"/>
                    </a:xfrm>
                    <a:prstGeom prst="rect">
                      <a:avLst/>
                    </a:prstGeom>
                  </pic:spPr>
                </pic:pic>
              </a:graphicData>
            </a:graphic>
          </wp:inline>
        </w:drawing>
      </w:r>
      <w:r>
        <w:b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4</w:t>
      </w:r>
      <w:r w:rsidR="00B16441">
        <w:fldChar w:fldCharType="end"/>
      </w:r>
      <w:bookmarkEnd w:id="80"/>
      <w:r>
        <w:t>: Code to acquire properly formatted starting times</w:t>
      </w:r>
    </w:p>
    <w:p w14:paraId="3335D229" w14:textId="29D317AC" w:rsidR="00D3030F" w:rsidRDefault="00D3030F" w:rsidP="00D3030F">
      <w:pPr>
        <w:pStyle w:val="Kop3"/>
      </w:pPr>
      <w:r>
        <w:t>Prediction models</w:t>
      </w:r>
    </w:p>
    <w:p w14:paraId="091672F3" w14:textId="62B63743"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C755B5">
        <w:t xml:space="preserve">As shown in </w:t>
      </w:r>
      <w:r w:rsidR="00204063">
        <w:fldChar w:fldCharType="begin"/>
      </w:r>
      <w:r w:rsidR="00204063">
        <w:instrText xml:space="preserve"> REF _Ref1107014 \h </w:instrText>
      </w:r>
      <w:r w:rsidR="00204063">
        <w:fldChar w:fldCharType="separate"/>
      </w:r>
      <w:r w:rsidR="00204063">
        <w:t xml:space="preserve">Figure </w:t>
      </w:r>
      <w:r w:rsidR="00204063">
        <w:rPr>
          <w:noProof/>
        </w:rPr>
        <w:t>4</w:t>
      </w:r>
      <w:r w:rsidR="00204063">
        <w:t>.</w:t>
      </w:r>
      <w:r w:rsidR="00204063">
        <w:rPr>
          <w:noProof/>
        </w:rPr>
        <w:t>5</w:t>
      </w:r>
      <w:r w:rsidR="00204063">
        <w:fldChar w:fldCharType="end"/>
      </w:r>
      <w:r w:rsidR="00C755B5">
        <w:t xml:space="preserve">. a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6416BBEC" w14:textId="3FECEE4A" w:rsidR="00447437" w:rsidRPr="00447437" w:rsidRDefault="00C755B5" w:rsidP="00204063">
      <w:pPr>
        <w:keepNext/>
      </w:pPr>
      <w:bookmarkStart w:id="81" w:name="_Ref1107014"/>
      <w:r w:rsidRPr="00C755B5">
        <w:lastRenderedPageBreak/>
        <w:drawing>
          <wp:inline distT="0" distB="0" distL="0" distR="0" wp14:anchorId="2DBBD817" wp14:editId="3D3FAB07">
            <wp:extent cx="5860415" cy="2564765"/>
            <wp:effectExtent l="0" t="0" r="0" b="635"/>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60415" cy="2564765"/>
                    </a:xfrm>
                    <a:prstGeom prst="rect">
                      <a:avLst/>
                    </a:prstGeom>
                  </pic:spPr>
                </pic:pic>
              </a:graphicData>
            </a:graphic>
          </wp:inline>
        </w:drawing>
      </w:r>
      <w: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5</w:t>
      </w:r>
      <w:r w:rsidR="00B16441">
        <w:fldChar w:fldCharType="end"/>
      </w:r>
      <w:bookmarkEnd w:id="81"/>
      <w:r>
        <w:t>: Code to calculate clusters</w:t>
      </w:r>
    </w:p>
    <w:p w14:paraId="55997F73" w14:textId="649D5A68" w:rsidR="00447437" w:rsidRDefault="00204063" w:rsidP="00204063">
      <w:pPr>
        <w:pStyle w:val="Kop3"/>
      </w:pPr>
      <w:r>
        <w:t xml:space="preserve">The appropriate time – </w:t>
      </w:r>
      <w:r w:rsidR="00035A0C">
        <w:t>implementation</w:t>
      </w:r>
    </w:p>
    <w:p w14:paraId="30B0B056" w14:textId="77777777"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 and shown in </w:t>
      </w:r>
      <w:r w:rsidR="00204063">
        <w:fldChar w:fldCharType="begin"/>
      </w:r>
      <w:r w:rsidR="00204063">
        <w:instrText xml:space="preserve"> REF _Ref1107522 \h </w:instrText>
      </w:r>
      <w:r w:rsidR="00204063">
        <w:fldChar w:fldCharType="separate"/>
      </w:r>
      <w:r w:rsidR="00204063">
        <w:t xml:space="preserve">Figure </w:t>
      </w:r>
      <w:r w:rsidR="00204063">
        <w:rPr>
          <w:noProof/>
        </w:rPr>
        <w:t>4</w:t>
      </w:r>
      <w:r w:rsidR="00204063">
        <w:t>.</w:t>
      </w:r>
      <w:r w:rsidR="00204063">
        <w:rPr>
          <w:noProof/>
        </w:rPr>
        <w:t>6</w:t>
      </w:r>
      <w:r w:rsidR="00204063">
        <w:fldChar w:fldCharType="end"/>
      </w:r>
      <w:r w:rsidR="00204063">
        <w:t xml:space="preserve">. </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6A8F1E8B" w14:textId="0BD92786" w:rsidR="00204063" w:rsidRDefault="00204063" w:rsidP="00035A0C">
      <w:r w:rsidRPr="00204063">
        <w:lastRenderedPageBreak/>
        <w:drawing>
          <wp:inline distT="0" distB="0" distL="0" distR="0" wp14:anchorId="1A378664" wp14:editId="5F7BC21F">
            <wp:extent cx="5613400" cy="3159780"/>
            <wp:effectExtent l="0" t="0" r="0" b="254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9147" cy="3168644"/>
                    </a:xfrm>
                    <a:prstGeom prst="rect">
                      <a:avLst/>
                    </a:prstGeom>
                  </pic:spPr>
                </pic:pic>
              </a:graphicData>
            </a:graphic>
          </wp:inline>
        </w:drawing>
      </w:r>
      <w:bookmarkStart w:id="82" w:name="_Ref1107522"/>
      <w:r>
        <w:br/>
        <w:t xml:space="preserve">Figure </w:t>
      </w:r>
      <w:r w:rsidR="00B16441">
        <w:fldChar w:fldCharType="begin"/>
      </w:r>
      <w:r w:rsidR="00B16441">
        <w:instrText xml:space="preserve"> STYLEREF 1 \s </w:instrText>
      </w:r>
      <w:r w:rsidR="00B16441">
        <w:fldChar w:fldCharType="separate"/>
      </w:r>
      <w:r w:rsidR="00B16441">
        <w:rPr>
          <w:noProof/>
        </w:rPr>
        <w:t>4</w:t>
      </w:r>
      <w:r w:rsidR="00B16441">
        <w:fldChar w:fldCharType="end"/>
      </w:r>
      <w:r w:rsidR="00B16441">
        <w:t>.</w:t>
      </w:r>
      <w:r w:rsidR="00B16441">
        <w:fldChar w:fldCharType="begin"/>
      </w:r>
      <w:r w:rsidR="00B16441">
        <w:instrText xml:space="preserve"> SEQ Figure \* ARABIC \s 1 </w:instrText>
      </w:r>
      <w:r w:rsidR="00B16441">
        <w:fldChar w:fldCharType="separate"/>
      </w:r>
      <w:r w:rsidR="00B16441">
        <w:rPr>
          <w:noProof/>
        </w:rPr>
        <w:t>6</w:t>
      </w:r>
      <w:r w:rsidR="00B16441">
        <w:fldChar w:fldCharType="end"/>
      </w:r>
      <w:bookmarkEnd w:id="82"/>
      <w:r>
        <w:t>: Code for Markov chain calculations</w:t>
      </w:r>
    </w:p>
    <w:p w14:paraId="539354C4" w14:textId="26331658" w:rsidR="00035A0C" w:rsidRDefault="00035A0C" w:rsidP="00035A0C">
      <w:pPr>
        <w:pStyle w:val="Kop3"/>
      </w:pPr>
      <w:r>
        <w:t>Testing</w:t>
      </w:r>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r>
        <w:t>Conclusio</w:t>
      </w:r>
      <w:r w:rsidR="00B930DF">
        <w:t>n</w:t>
      </w:r>
    </w:p>
    <w:p w14:paraId="09800C64" w14:textId="20CADCEF" w:rsidR="00594E08" w:rsidRPr="00594E08" w:rsidRDefault="00594E08" w:rsidP="00594E08">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proofErr w:type="spellStart"/>
      <w:r w:rsidR="000060A8">
        <w:t>datastructure</w:t>
      </w:r>
      <w:proofErr w:type="spellEnd"/>
      <w:r w:rsidR="000060A8">
        <w:t xml:space="preserve"> for activities. Activities could then be clustered. From the clusters, a prediction model was made. Combining the prediction models and the user values, the moment calculations could be performed </w:t>
      </w:r>
    </w:p>
    <w:p w14:paraId="60AF02E8" w14:textId="77777777" w:rsidR="008F15B9" w:rsidRPr="000060A8" w:rsidRDefault="008F15B9" w:rsidP="00035A0C"/>
    <w:p w14:paraId="7D708942" w14:textId="5196F21C" w:rsidR="00D433AD" w:rsidRDefault="00D433AD" w:rsidP="00D433AD">
      <w:pPr>
        <w:pStyle w:val="Kop1"/>
      </w:pPr>
      <w:r w:rsidRPr="000060A8">
        <w:br w:type="page"/>
      </w:r>
      <w:r w:rsidRPr="000060A8">
        <w:lastRenderedPageBreak/>
        <w:br/>
      </w:r>
      <w:bookmarkStart w:id="83" w:name="_Toc536792999"/>
      <w:bookmarkStart w:id="84" w:name="_Toc927539"/>
      <w:bookmarkStart w:id="85" w:name="_Ref1099329"/>
      <w:bookmarkStart w:id="86" w:name="_Ref1099335"/>
      <w:r>
        <w:t>Experimentation</w:t>
      </w:r>
      <w:bookmarkEnd w:id="83"/>
      <w:bookmarkEnd w:id="84"/>
      <w:bookmarkEnd w:id="85"/>
      <w:bookmarkEnd w:id="86"/>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6A9E657"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p>
    <w:p w14:paraId="37C2BAD3" w14:textId="44860EC3" w:rsidR="00715228" w:rsidRDefault="00715228" w:rsidP="00D433AD">
      <w:pPr>
        <w:pStyle w:val="Kop2"/>
      </w:pPr>
      <w:r>
        <w:t>Introduction</w:t>
      </w:r>
    </w:p>
    <w:p w14:paraId="6D8714A3" w14:textId="77777777" w:rsidR="005F5FE5" w:rsidRDefault="005F5FE5" w:rsidP="00715228">
      <w:r w:rsidRPr="005F5FE5">
        <w:t>The purpose of this paper was to see how the a</w:t>
      </w:r>
      <w:r>
        <w:t xml:space="preserve">ddition of values to a smart reminder system would improve the choice for more appropriately timed notifications. </w:t>
      </w:r>
      <w:r w:rsidRPr="005F5FE5">
        <w:t xml:space="preserve">It was reasoned that </w:t>
      </w:r>
      <w:r>
        <w:t>the most</w:t>
      </w:r>
      <w:r w:rsidRPr="005F5FE5">
        <w:t xml:space="preserve"> appropriately timed notification would </w:t>
      </w:r>
      <w:r>
        <w:t xml:space="preserve">maximally improve user values. </w:t>
      </w:r>
    </w:p>
    <w:p w14:paraId="65F12E12" w14:textId="0FDBF14D" w:rsidR="00715228" w:rsidRDefault="005F5FE5" w:rsidP="00715228">
      <w:r>
        <w:t xml:space="preserve">This increase in user values consisted of two parts: the gains invoked by remembering and the losses invoked by the nuisance of the notification. </w:t>
      </w:r>
      <w:r w:rsidRPr="0014440D">
        <w:t xml:space="preserve">As actually remembering </w:t>
      </w:r>
      <w:r w:rsidR="0014440D" w:rsidRPr="0014440D">
        <w:t>is mostly determined by the time between the notification</w:t>
      </w:r>
      <w:r w:rsidR="0014440D">
        <w:t xml:space="preserve"> and the deadline, the expected value gain caused by the reminder was modelled through this time.</w:t>
      </w:r>
    </w:p>
    <w:p w14:paraId="03C4E161" w14:textId="62A881C3" w:rsidR="0014440D" w:rsidRPr="0014440D" w:rsidRDefault="0014440D" w:rsidP="00715228">
      <w:r>
        <w:t xml:space="preserve">As no sufficing, existing, smart reminder system existed, it was built from scratch. As such, no absolute measure of performance could be introduced. However, a baseline scenario was introduced that would analyze the performance of just the predictive model. </w:t>
      </w:r>
      <w:r w:rsidRPr="0014440D">
        <w:t xml:space="preserve">Consequently, the value-based approaches could be tested and compared to the baseline to show </w:t>
      </w:r>
      <w:r>
        <w:t>possible improvements in results.</w:t>
      </w:r>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lastRenderedPageBreak/>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29D59ED0" w14:textId="7921347E" w:rsidR="00F925F0" w:rsidRDefault="00F925F0" w:rsidP="00F925F0">
      <w:pPr>
        <w:pStyle w:val="Lijstalinea"/>
        <w:numPr>
          <w:ilvl w:val="0"/>
          <w:numId w:val="31"/>
        </w:numPr>
        <w:ind w:left="426"/>
        <w:sectPr w:rsidR="00F925F0" w:rsidSect="00F925F0">
          <w:type w:val="continuous"/>
          <w:pgSz w:w="11907" w:h="16839" w:code="9"/>
          <w:pgMar w:top="1267" w:right="1339" w:bottom="1694" w:left="1339" w:header="720" w:footer="720" w:gutter="0"/>
          <w:cols w:num="2" w:space="720"/>
          <w:docGrid w:linePitch="360"/>
        </w:sectPr>
      </w:pPr>
      <w:r>
        <w:t>A score meant for optimization, aimed at maximizing the expected value and minimizing the expected time</w:t>
      </w:r>
    </w:p>
    <w:p w14:paraId="23688800" w14:textId="42DE101C" w:rsidR="000133BB" w:rsidRDefault="000133BB" w:rsidP="00E81E7E">
      <w:r>
        <w:t xml:space="preserve">For this, the activities of the user are clustered. Given the knowledge of each successive cluster, a predictive model is made. </w:t>
      </w:r>
      <w:r w:rsidR="00E12680">
        <w:t xml:space="preserve">Based on the predictive model and a given deadline, </w:t>
      </w:r>
      <w:r w:rsidR="00E81E7E">
        <w:t>the moment selection algorithm is</w:t>
      </w:r>
      <w:r>
        <w:t xml:space="preserve"> done according to the following </w:t>
      </w:r>
      <w:r w:rsidR="00A01601">
        <w:t>algorithm</w:t>
      </w:r>
      <w:r>
        <w:t>:</w:t>
      </w:r>
    </w:p>
    <w:p w14:paraId="0F93AE4D" w14:textId="77777777" w:rsidR="00E12680" w:rsidRDefault="00E12680" w:rsidP="00E12680">
      <w:pPr>
        <w:pStyle w:val="Citaat"/>
      </w:pPr>
      <w:r>
        <w:t>Given a current activity cluster A and a goal activity Z, we are looking for an activity cluster S with the highest QUV, that is likely to occur before the deadline, and that will be reached with only a minimal number of expected steps remaining before Z is reached. So:</w:t>
      </w:r>
    </w:p>
    <w:p w14:paraId="2F92782C" w14:textId="77777777" w:rsidR="00E12680" w:rsidRPr="00CD1444" w:rsidRDefault="00E12680" w:rsidP="00E12680">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0FF290F2" w:rsidR="00A01601" w:rsidRPr="00A01601" w:rsidRDefault="00E12680" w:rsidP="00A01601">
      <w:pPr>
        <w:pStyle w:val="Citaat"/>
      </w:pPr>
      <w:r>
        <w:t xml:space="preserve">Where the aim is to find a minimal m with a maximal probability and value for S. </w:t>
      </w:r>
      <w:r w:rsidR="00A01601">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6EF693C2" w:rsidR="00F925F0" w:rsidRDefault="000133BB" w:rsidP="00D433AD">
      <w:r>
        <w:t xml:space="preserve">With the concept and implementations as discussed in the past chapters, this could now be calculated. However, to test the actual improvements of the concept, </w:t>
      </w:r>
      <w:r w:rsidR="00E81E7E">
        <w:t>a method of testing had to be conceived.</w:t>
      </w:r>
    </w:p>
    <w:p w14:paraId="048F78EF" w14:textId="41B9D99A" w:rsidR="00E81E7E" w:rsidRDefault="00E81E7E" w:rsidP="00E81E7E">
      <w:pPr>
        <w:pStyle w:val="Kop2"/>
      </w:pPr>
      <w:r>
        <w:t>Method</w:t>
      </w:r>
    </w:p>
    <w:p w14:paraId="314A0A91" w14:textId="06971629" w:rsidR="00E81E7E" w:rsidRDefault="00E81E7E" w:rsidP="00E81E7E">
      <w:r>
        <w:t>As previously mentioned, since the smart reminder system was built from scratch, no absolute scoring method could be used. Therefore, a baseline and a relative scoring function had to be established. Thereafter, various testing scenarios could be considered. These three scenarios analyze the performance of the algorithm when considering:</w:t>
      </w:r>
    </w:p>
    <w:p w14:paraId="5D945B2F" w14:textId="37CA1A96" w:rsidR="00E81E7E" w:rsidRDefault="00E81E7E" w:rsidP="00E81E7E">
      <w:pPr>
        <w:pStyle w:val="Lijstalinea"/>
        <w:numPr>
          <w:ilvl w:val="0"/>
          <w:numId w:val="31"/>
        </w:numPr>
      </w:pPr>
      <w:r>
        <w:t>the value loss invoked by the nuisance of the notification</w:t>
      </w:r>
    </w:p>
    <w:p w14:paraId="11DDCDCD" w14:textId="55802781" w:rsidR="00E81E7E" w:rsidRDefault="00E81E7E" w:rsidP="00E81E7E">
      <w:pPr>
        <w:pStyle w:val="Lijstalinea"/>
        <w:numPr>
          <w:ilvl w:val="0"/>
          <w:numId w:val="31"/>
        </w:numPr>
      </w:pPr>
      <w:r>
        <w:t>the expected value gain invoked by remembering as simulated by the time between the moment of notification and the deadline</w:t>
      </w:r>
    </w:p>
    <w:p w14:paraId="307859C7" w14:textId="67FE83A9" w:rsidR="00E81E7E" w:rsidRDefault="00E81E7E" w:rsidP="00E81E7E">
      <w:pPr>
        <w:pStyle w:val="Lijstalinea"/>
        <w:numPr>
          <w:ilvl w:val="0"/>
          <w:numId w:val="31"/>
        </w:numPr>
      </w:pPr>
      <w:r>
        <w:t>both aspects combined</w:t>
      </w:r>
    </w:p>
    <w:p w14:paraId="2A0DD52B" w14:textId="01E7DF2A" w:rsidR="00647B34" w:rsidRPr="00647B34" w:rsidRDefault="00647B34" w:rsidP="00647B34">
      <w:pPr>
        <w:rPr>
          <w:b/>
        </w:rPr>
      </w:pPr>
      <w:r>
        <w:rPr>
          <w:b/>
        </w:rPr>
        <w:t xml:space="preserve">Plaatje </w:t>
      </w:r>
      <w:proofErr w:type="spellStart"/>
      <w:r>
        <w:rPr>
          <w:b/>
        </w:rPr>
        <w:t>hiervan</w:t>
      </w:r>
      <w:proofErr w:type="spellEnd"/>
    </w:p>
    <w:p w14:paraId="1E055F87" w14:textId="2D04EAF3" w:rsidR="00E81E7E" w:rsidRDefault="00E81E7E" w:rsidP="00E81E7E">
      <w:r>
        <w:lastRenderedPageBreak/>
        <w:t xml:space="preserve">These scenarios were consequently for the different users and deadlines, using </w:t>
      </w:r>
      <w:r w:rsidR="00935A17">
        <w:t>a part of the users activities for training and a part for testing. To simulate random users, the tests were repeated for a large</w:t>
      </w:r>
      <w:r>
        <w:t xml:space="preserve"> set of randomized QUVs</w:t>
      </w:r>
      <w:r w:rsidR="00935A17">
        <w:t>. More explanation and reasoning is discussed in the following sections.</w:t>
      </w:r>
    </w:p>
    <w:p w14:paraId="52A7890C" w14:textId="77777777" w:rsidR="00DE539C" w:rsidRPr="0084242F" w:rsidRDefault="00DE539C" w:rsidP="00DE539C">
      <w:pPr>
        <w:pStyle w:val="Kop3"/>
      </w:pPr>
      <w:bookmarkStart w:id="87" w:name="_Toc536793002"/>
      <w:bookmarkStart w:id="88" w:name="_Toc927542"/>
      <w:r>
        <w:t>Baseline</w:t>
      </w:r>
      <w:bookmarkEnd w:id="87"/>
      <w:bookmarkEnd w:id="88"/>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7731D"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89" w:name="_Ref1131467"/>
      <w:r>
        <w:t>Scoring and comparing</w:t>
      </w:r>
      <w:bookmarkEnd w:id="89"/>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16E14" w:rsidP="00A7731D">
      <w:pPr>
        <w:rPr>
          <w:rFonts w:eastAsiaTheme="minorEastAsia"/>
        </w:rPr>
      </w:pPr>
      <m:oMathPara>
        <m:oMath>
          <m:eqArr>
            <m:eqArrPr>
              <m:maxDist m:val="1"/>
              <m:ctrlPr>
                <w:rPr>
                  <w:rFonts w:ascii="Cambria Math" w:hAnsi="Cambria Math"/>
                  <w:i/>
                </w:rPr>
              </m:ctrlPr>
            </m:eqArrPr>
            <m:e>
              <w:proofErr w:type="spellStart"/>
              <m:r>
                <m:rPr>
                  <m:nor/>
                </m:rPr>
                <w:rPr>
                  <w:rFonts w:ascii="Cambria Math" w:hAnsi="Cambria Math"/>
                </w:rPr>
                <m:t>normalizedS</m:t>
              </m:r>
              <m:r>
                <m:rPr>
                  <m:nor/>
                </m:rPr>
                <w:rPr>
                  <w:rFonts w:ascii="Cambria Math" w:hAnsi="Cambria Math"/>
                </w:rPr>
                <m:t>core</m:t>
              </m:r>
              <w:proofErr w:type="spellEnd"/>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lastRenderedPageBreak/>
        <w:t xml:space="preserve">A score of zero indicates a failure, either because no moment was selected, or because the chosen activity cluster corresponded to a QUV of 0. Other than </w:t>
      </w:r>
      <w:r w:rsidR="006E1E28">
        <w:t>that,</w:t>
      </w:r>
      <w:r>
        <w:t xml:space="preserve"> the score in itself is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90" w:name="_Toc536793003"/>
      <w:bookmarkStart w:id="91" w:name="_Toc927543"/>
      <w:r>
        <w:t>Scenarios</w:t>
      </w:r>
      <w:bookmarkEnd w:id="90"/>
      <w:bookmarkEnd w:id="91"/>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7A7C64"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similar to the normalized score. </w:t>
      </w:r>
    </w:p>
    <w:p w14:paraId="64D66D53"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lastRenderedPageBreak/>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92" w:name="_Toc536793001"/>
      <w:bookmarkStart w:id="93" w:name="_Toc927541"/>
      <w:r>
        <w:t>Variables</w:t>
      </w:r>
      <w:bookmarkEnd w:id="92"/>
      <w:bookmarkEnd w:id="93"/>
    </w:p>
    <w:p w14:paraId="63A32AE6" w14:textId="1863469D" w:rsidR="00CA6D7F" w:rsidRPr="00CA6D7F" w:rsidRDefault="00CA6D7F" w:rsidP="00CA6D7F">
      <w:r>
        <w:t>In order to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w:t>
      </w:r>
      <w:r w:rsidR="00924092">
        <w:t>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t>Deadline</w:t>
      </w:r>
    </w:p>
    <w:p w14:paraId="00384611" w14:textId="09BFF339" w:rsidR="004A017B" w:rsidRDefault="004A017B" w:rsidP="004A017B">
      <w:r>
        <w:t>The deadline, or deadline activity, is the activity before which the notification should have been dispatched. While any activity may be chosen as a deadline, realistically only a few of them create plausible scenarios. For the purpose of this report, the two deadlines as mentioned in Peter’s example of having to close the garden doors are: leaving the house and going to sleep. In conjunction with the activities presented in the dataset, this corresponds to the activities ‘sleep’ and ‘outdoors’.</w:t>
      </w:r>
    </w:p>
    <w:p w14:paraId="4A13231F" w14:textId="5815DECD" w:rsidR="00D433AD" w:rsidRDefault="00D433AD" w:rsidP="00D433AD">
      <w:pPr>
        <w:pStyle w:val="Kop4"/>
      </w:pPr>
      <w:r>
        <w:t>Testing case</w:t>
      </w:r>
    </w:p>
    <w:p w14:paraId="5A1131CB" w14:textId="51DB9D7B" w:rsidR="00CA6D7F" w:rsidRDefault="00CA6D7F" w:rsidP="00CA6D7F">
      <w:r>
        <w:t>In</w:t>
      </w:r>
      <w:r w:rsidR="00CF32B6">
        <w:t xml:space="preserve"> </w:t>
      </w:r>
      <w:r w:rsidR="00581430">
        <w:t>order to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all of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data points (recorded activities). </w:t>
      </w:r>
      <w:r w:rsidR="00E26BA4">
        <w:t xml:space="preserve">As many useful testing cases as possible should be identified </w:t>
      </w:r>
      <w:r w:rsidR="00E26BA4">
        <w:lastRenderedPageBreak/>
        <w:t xml:space="preserve">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588E0F13" w:rsidR="00D433AD" w:rsidRPr="00D35CCF"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r>
        <w:t xml:space="preserve">Furthermore, </w:t>
      </w:r>
      <w:r w:rsidR="00D433AD">
        <w:t xml:space="preserve"> not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Instead a typical testing case would be to find the perfect moment between actually waking up for the start of the day, and going back to sleep. In other words, the testing set would be the set of activities between the two marked instances of ‘sleep’.</w:t>
      </w:r>
      <w:r w:rsidR="00BF5325">
        <w:t xml:space="preserve"> </w:t>
      </w:r>
      <w:r>
        <w:t xml:space="preserve">In order to find such testing sets it was assumed that such ‘connected’ activity instances may happen with a maximum of two different activities in between. </w:t>
      </w:r>
    </w:p>
    <w:p w14:paraId="67282384" w14:textId="2153CDA0" w:rsidR="00D433AD" w:rsidRDefault="00FC2B30" w:rsidP="00D433AD">
      <w:pPr>
        <w:pStyle w:val="Kop4"/>
      </w:pPr>
      <w:r>
        <w:lastRenderedPageBreak/>
        <w:t>QUVs</w:t>
      </w:r>
    </w:p>
    <w:p w14:paraId="09E7702C" w14:textId="33E2FCA2" w:rsidR="00D433AD" w:rsidRDefault="00D433AD" w:rsidP="00D433AD">
      <w:r>
        <w:t xml:space="preserve">In order to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84C4F6B" w14:textId="087A0940" w:rsidR="00D433AD" w:rsidRDefault="00FC2B30" w:rsidP="00C16EDE">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 xml:space="preserve">variable led to just under an hour of testing. This long testing time was the result of only using semi-optimized code as shown (partially) in </w:t>
      </w:r>
      <w:r w:rsidR="00B16441">
        <w:fldChar w:fldCharType="begin"/>
      </w:r>
      <w:r w:rsidR="00B16441">
        <w:instrText xml:space="preserve"> REF _Ref1138874 \h </w:instrText>
      </w:r>
      <w:r w:rsidR="00B16441">
        <w:fldChar w:fldCharType="separate"/>
      </w:r>
      <w:r w:rsidR="00B16441">
        <w:t xml:space="preserve">Figure </w:t>
      </w:r>
      <w:r w:rsidR="00B16441">
        <w:rPr>
          <w:noProof/>
        </w:rPr>
        <w:t>5</w:t>
      </w:r>
      <w:r w:rsidR="00B16441">
        <w:t>.</w:t>
      </w:r>
      <w:r w:rsidR="00B16441">
        <w:rPr>
          <w:noProof/>
        </w:rPr>
        <w:t>1</w:t>
      </w:r>
      <w:r w:rsidR="00B16441">
        <w:fldChar w:fldCharType="end"/>
      </w:r>
      <w:r w:rsidR="00B16441">
        <w:t>.</w:t>
      </w:r>
    </w:p>
    <w:p w14:paraId="2A63A8F6" w14:textId="77777777" w:rsidR="00B16441" w:rsidRDefault="00B16441" w:rsidP="00B16441">
      <w:pPr>
        <w:keepNext/>
      </w:pPr>
      <w:r w:rsidRPr="00B16441">
        <w:drawing>
          <wp:inline distT="0" distB="0" distL="0" distR="0" wp14:anchorId="57219D0B" wp14:editId="34730525">
            <wp:extent cx="5860415" cy="2542540"/>
            <wp:effectExtent l="0" t="0" r="0" b="0"/>
            <wp:docPr id="97" name="Afbeelding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60415" cy="2542540"/>
                    </a:xfrm>
                    <a:prstGeom prst="rect">
                      <a:avLst/>
                    </a:prstGeom>
                  </pic:spPr>
                </pic:pic>
              </a:graphicData>
            </a:graphic>
          </wp:inline>
        </w:drawing>
      </w:r>
    </w:p>
    <w:p w14:paraId="358C2E56" w14:textId="60AF6DC1" w:rsidR="00B16441" w:rsidRDefault="00B16441" w:rsidP="00B16441">
      <w:pPr>
        <w:pStyle w:val="Bijschrift"/>
      </w:pPr>
      <w:bookmarkStart w:id="94" w:name="_Ref1138874"/>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94"/>
      <w:r>
        <w:t>: Code predicting the most appropriate moment given the current user state</w:t>
      </w:r>
    </w:p>
    <w:p w14:paraId="628F9DA7" w14:textId="452372DA" w:rsidR="00D433AD" w:rsidRDefault="00D433AD" w:rsidP="00D433AD">
      <w:pPr>
        <w:pStyle w:val="Kop2"/>
      </w:pPr>
      <w:bookmarkStart w:id="95" w:name="_Toc536793005"/>
      <w:bookmarkStart w:id="96" w:name="_Toc927545"/>
      <w:r>
        <w:t>Results</w:t>
      </w:r>
      <w:bookmarkEnd w:id="95"/>
      <w:bookmarkEnd w:id="96"/>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lastRenderedPageBreak/>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m:t>
        </m:r>
        <m:r>
          <m:rPr>
            <m:sty m:val="p"/>
          </m:rPr>
          <w:rPr>
            <w:rFonts w:ascii="Cambria Math" w:hAnsi="Cambria Math"/>
          </w:rPr>
          <m:t>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 xml:space="preserve">limiting </w:t>
      </w:r>
      <w:r w:rsidR="008952A3">
        <w:lastRenderedPageBreak/>
        <w:t>the number of appropriate moments</w:t>
      </w:r>
      <w:r>
        <w:t>. However, compared to the normalized success rate of the baseline, there is actually quite a large improvement</w:t>
      </w:r>
      <w:r w:rsidR="008952A3">
        <w:t xml:space="preserve"> for the value based scenarios. This shows</w:t>
      </w:r>
      <w:r>
        <w:t xml:space="preserve"> that the addition of values in a model actually improves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actually improves the selection of an appropriate moment for notification. </w:t>
      </w:r>
    </w:p>
    <w:p w14:paraId="379A2EB3" w14:textId="45682781" w:rsidR="001D33E7" w:rsidRDefault="001D33E7" w:rsidP="00D433AD">
      <w:r>
        <w:t xml:space="preserve">While this score can probably be improved even further, this is mostly dependent on the preferences on the user. The user preferences alters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r>
        <w:t>Limitations</w:t>
      </w:r>
    </w:p>
    <w:p w14:paraId="087CF112" w14:textId="100F7103" w:rsidR="00446E09" w:rsidRPr="00446E09" w:rsidRDefault="00446E09" w:rsidP="00446E09">
      <w:r>
        <w:t>While the results are promising, a number of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lastRenderedPageBreak/>
        <w:t>No cut-off time</w:t>
      </w:r>
    </w:p>
    <w:p w14:paraId="1C808F0A" w14:textId="0274C554" w:rsidR="00446E09" w:rsidRDefault="00446E09" w:rsidP="00446E09">
      <w:r>
        <w:t>Whether the time before a deadline is an accurate measure of the probability of actually remembering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ard</w:t>
      </w:r>
      <w:proofErr w:type="spellEnd"/>
      <w:r>
        <w:t xml:space="preserve">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separate"/>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97" w:name="_Toc927546"/>
      <w:r w:rsidR="00C7570E">
        <w:t>Conclusion &amp; Discussion</w:t>
      </w:r>
      <w:bookmarkEnd w:id="97"/>
    </w:p>
    <w:p w14:paraId="390E1A3B" w14:textId="02BA5AED" w:rsidR="00D433AD" w:rsidRDefault="00425A22" w:rsidP="00D433AD">
      <w:r w:rsidRPr="005F5FE5">
        <w:t>The purpose of this paper was to see how the a</w:t>
      </w:r>
      <w:r>
        <w:t xml:space="preserve">ddition of values to a smart reminder system would improve the choice for more appropriately timed notifications. </w:t>
      </w:r>
      <w:r w:rsidR="00D433AD">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4C069A0" w:rsidR="00D433AD" w:rsidRPr="00081559" w:rsidRDefault="00D433AD" w:rsidP="00D433AD">
      <w:pPr>
        <w:rPr>
          <w:lang w:bidi="ar-SA"/>
        </w:rPr>
      </w:pPr>
      <w:r>
        <w:t xml:space="preserve">Most importantly, the user’s ADL should be represented in the model. This </w:t>
      </w:r>
      <w:r w:rsidR="00425A22">
        <w:t>could</w:t>
      </w:r>
      <w:r>
        <w:t xml:space="preserve">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25AAB9C7" w:rsidR="00D433AD" w:rsidRDefault="00D433AD" w:rsidP="00D433AD">
      <w:pPr>
        <w:rPr>
          <w:lang w:bidi="ar-SA"/>
        </w:rPr>
      </w:pPr>
      <w:r>
        <w:rPr>
          <w:lang w:bidi="ar-SA"/>
        </w:rPr>
        <w:t xml:space="preserve">Actually, very few such systems </w:t>
      </w:r>
      <w:r w:rsidR="00F21B4F">
        <w:rPr>
          <w:lang w:bidi="ar-SA"/>
        </w:rPr>
        <w:t>exist</w:t>
      </w:r>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r>
        <w:rPr>
          <w:lang w:bidi="ar-SA"/>
        </w:rPr>
        <w:t xml:space="preserve">Through the use of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98" w:name="_Toc536793011"/>
      <w:bookmarkStart w:id="99" w:name="_Toc927547"/>
      <w:r>
        <w:lastRenderedPageBreak/>
        <w:t>Scientific and practical contribution</w:t>
      </w:r>
      <w:bookmarkEnd w:id="98"/>
      <w:bookmarkEnd w:id="99"/>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00" w:name="_Toc927548"/>
      <w:r>
        <w:t>Future enhancements</w:t>
      </w:r>
      <w:bookmarkEnd w:id="100"/>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01" w:name="_Toc536793013"/>
      <w:bookmarkStart w:id="102" w:name="_Toc927549"/>
      <w:r>
        <w:t>Differentiating between values</w:t>
      </w:r>
      <w:bookmarkEnd w:id="101"/>
      <w:bookmarkEnd w:id="102"/>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igher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03" w:name="_Toc927550"/>
      <w:r>
        <w:t>Clustering based on</w:t>
      </w:r>
      <w:r w:rsidR="00497126">
        <w:t xml:space="preserve"> more parameters</w:t>
      </w:r>
      <w:bookmarkEnd w:id="103"/>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04" w:name="_Toc536793015"/>
      <w:bookmarkStart w:id="105" w:name="_Toc927552"/>
      <w:r>
        <w:lastRenderedPageBreak/>
        <w:t>Goal reasoning</w:t>
      </w:r>
      <w:bookmarkEnd w:id="104"/>
      <w:bookmarkEnd w:id="105"/>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06" w:name="_Toc536793016"/>
      <w:bookmarkStart w:id="107" w:name="_Toc927553"/>
      <w:r>
        <w:t xml:space="preserve">Improving </w:t>
      </w:r>
      <w:r w:rsidR="00D433AD">
        <w:t>Other prediction methods</w:t>
      </w:r>
      <w:bookmarkEnd w:id="106"/>
      <w:bookmarkEnd w:id="107"/>
    </w:p>
    <w:p w14:paraId="59ABA3FB" w14:textId="47C06983"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08" w:name="_Toc927554"/>
      <w:r>
        <w:t>Final remarks</w:t>
      </w:r>
      <w:bookmarkEnd w:id="108"/>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09" w:name="_Toc927555"/>
      <w:r w:rsidRPr="000E1191">
        <w:t>References</w:t>
      </w:r>
      <w:bookmarkEnd w:id="109"/>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w:t>
      </w:r>
      <w:proofErr w:type="spellStart"/>
      <w:r w:rsidRPr="00FF1273">
        <w:rPr>
          <w:rFonts w:ascii="Times New Roman" w:hAnsi="Times New Roman" w:cs="Times New Roman"/>
          <w:color w:val="auto"/>
        </w:rPr>
        <w:t>Okoshi</w:t>
      </w:r>
      <w:proofErr w:type="spellEnd"/>
      <w:r w:rsidRPr="00FF1273">
        <w:rPr>
          <w:rFonts w:ascii="Times New Roman" w:hAnsi="Times New Roman" w:cs="Times New Roman"/>
          <w:color w:val="auto"/>
        </w:rPr>
        <w:t xml:space="preserve">, H. Nozaki, J. Nakazawa, H. </w:t>
      </w:r>
      <w:proofErr w:type="spellStart"/>
      <w:r w:rsidRPr="00FF1273">
        <w:rPr>
          <w:rFonts w:ascii="Times New Roman" w:hAnsi="Times New Roman" w:cs="Times New Roman"/>
          <w:color w:val="auto"/>
        </w:rPr>
        <w:t>Tokuda</w:t>
      </w:r>
      <w:proofErr w:type="spellEnd"/>
      <w:r w:rsidRPr="00FF1273">
        <w:rPr>
          <w:rFonts w:ascii="Times New Roman" w:hAnsi="Times New Roman" w:cs="Times New Roman"/>
          <w:color w:val="auto"/>
        </w:rPr>
        <w:t xml:space="preserve">, J. Ramos, and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Towards attention-aware adaptive notification on smart phones,”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w:t>
      </w:r>
      <w:proofErr w:type="spellStart"/>
      <w:r w:rsidRPr="00FF1273">
        <w:rPr>
          <w:rFonts w:ascii="Times New Roman" w:hAnsi="Times New Roman" w:cs="Times New Roman"/>
          <w:color w:val="auto"/>
        </w:rPr>
        <w:t>Shafti</w:t>
      </w:r>
      <w:proofErr w:type="spellEnd"/>
      <w:r w:rsidRPr="00FF1273">
        <w:rPr>
          <w:rFonts w:ascii="Times New Roman" w:hAnsi="Times New Roman" w:cs="Times New Roman"/>
          <w:color w:val="auto"/>
        </w:rPr>
        <w:t>, P. A. Haya, M. García-</w:t>
      </w:r>
      <w:proofErr w:type="spellStart"/>
      <w:r w:rsidRPr="00FF1273">
        <w:rPr>
          <w:rFonts w:ascii="Times New Roman" w:hAnsi="Times New Roman" w:cs="Times New Roman"/>
          <w:color w:val="auto"/>
        </w:rPr>
        <w:t>Herranz</w:t>
      </w:r>
      <w:proofErr w:type="spellEnd"/>
      <w:r w:rsidRPr="00FF1273">
        <w:rPr>
          <w:rFonts w:ascii="Times New Roman" w:hAnsi="Times New Roman" w:cs="Times New Roman"/>
          <w:color w:val="auto"/>
        </w:rPr>
        <w:t xml:space="preserve">, and X. </w:t>
      </w:r>
      <w:proofErr w:type="spellStart"/>
      <w:r w:rsidRPr="00FF1273">
        <w:rPr>
          <w:rFonts w:ascii="Times New Roman" w:hAnsi="Times New Roman" w:cs="Times New Roman"/>
          <w:color w:val="auto"/>
        </w:rPr>
        <w:t>Alamán</w:t>
      </w:r>
      <w:proofErr w:type="spellEnd"/>
      <w:r w:rsidRPr="00FF1273">
        <w:rPr>
          <w:rFonts w:ascii="Times New Roman" w:hAnsi="Times New Roman" w:cs="Times New Roman"/>
          <w:color w:val="auto"/>
        </w:rPr>
        <w:t xml:space="preserve">,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w:t>
      </w:r>
      <w:proofErr w:type="spellStart"/>
      <w:r w:rsidRPr="00FF1273">
        <w:rPr>
          <w:rFonts w:ascii="Times New Roman" w:hAnsi="Times New Roman" w:cs="Times New Roman"/>
          <w:color w:val="auto"/>
        </w:rPr>
        <w:t>Zao</w:t>
      </w:r>
      <w:proofErr w:type="spellEnd"/>
      <w:r w:rsidRPr="00FF1273">
        <w:rPr>
          <w:rFonts w:ascii="Times New Roman" w:hAnsi="Times New Roman" w:cs="Times New Roman"/>
          <w:color w:val="auto"/>
        </w:rPr>
        <w:t xml:space="preserve">, M. Y. Wang, P. Tsai, and J. W. S. Liu, “Smart phone based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Arcelus</w:t>
      </w:r>
      <w:proofErr w:type="spellEnd"/>
      <w:r w:rsidRPr="00FF1273">
        <w:rPr>
          <w:rFonts w:ascii="Times New Roman" w:hAnsi="Times New Roman" w:cs="Times New Roman"/>
          <w:color w:val="auto"/>
        </w:rPr>
        <w:t xml:space="preserve">, M. H. Jones, R. </w:t>
      </w:r>
      <w:proofErr w:type="spellStart"/>
      <w:r w:rsidRPr="00FF1273">
        <w:rPr>
          <w:rFonts w:ascii="Times New Roman" w:hAnsi="Times New Roman" w:cs="Times New Roman"/>
          <w:color w:val="auto"/>
        </w:rPr>
        <w:t>Goubran</w:t>
      </w:r>
      <w:proofErr w:type="spellEnd"/>
      <w:r w:rsidRPr="00FF1273">
        <w:rPr>
          <w:rFonts w:ascii="Times New Roman" w:hAnsi="Times New Roman" w:cs="Times New Roman"/>
          <w:color w:val="auto"/>
        </w:rPr>
        <w:t xml:space="preserve">, and F. </w:t>
      </w:r>
      <w:proofErr w:type="spellStart"/>
      <w:r w:rsidRPr="00FF1273">
        <w:rPr>
          <w:rFonts w:ascii="Times New Roman" w:hAnsi="Times New Roman" w:cs="Times New Roman"/>
          <w:color w:val="auto"/>
        </w:rPr>
        <w:t>Knoefel</w:t>
      </w:r>
      <w:proofErr w:type="spellEnd"/>
      <w:r w:rsidRPr="00FF1273">
        <w:rPr>
          <w:rFonts w:ascii="Times New Roman" w:hAnsi="Times New Roman" w:cs="Times New Roman"/>
          <w:color w:val="auto"/>
        </w:rPr>
        <w:t xml:space="preserve">,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Jih</w:t>
      </w:r>
      <w:proofErr w:type="spellEnd"/>
      <w:r w:rsidRPr="00FF1273">
        <w:rPr>
          <w:rFonts w:ascii="Times New Roman" w:hAnsi="Times New Roman" w:cs="Times New Roman"/>
          <w:color w:val="auto"/>
        </w:rPr>
        <w:t xml:space="preserve">,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Mitabe</w:t>
      </w:r>
      <w:proofErr w:type="spellEnd"/>
      <w:r w:rsidRPr="00FF1273">
        <w:rPr>
          <w:rFonts w:ascii="Times New Roman" w:hAnsi="Times New Roman" w:cs="Times New Roman"/>
          <w:color w:val="auto"/>
        </w:rPr>
        <w:t xml:space="preserve"> and N. </w:t>
      </w:r>
      <w:proofErr w:type="spellStart"/>
      <w:r w:rsidRPr="00FF1273">
        <w:rPr>
          <w:rFonts w:ascii="Times New Roman" w:hAnsi="Times New Roman" w:cs="Times New Roman"/>
          <w:color w:val="auto"/>
        </w:rPr>
        <w:t>Shinomiya</w:t>
      </w:r>
      <w:proofErr w:type="spellEnd"/>
      <w:r w:rsidRPr="00FF1273">
        <w:rPr>
          <w:rFonts w:ascii="Times New Roman" w:hAnsi="Times New Roman" w:cs="Times New Roman"/>
          <w:color w:val="auto"/>
        </w:rPr>
        <w:t xml:space="preserve">,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Neerincx</w:t>
      </w:r>
      <w:proofErr w:type="spellEnd"/>
      <w:r w:rsidRPr="00FF1273">
        <w:rPr>
          <w:rFonts w:ascii="Times New Roman" w:hAnsi="Times New Roman" w:cs="Times New Roman"/>
          <w:color w:val="auto"/>
        </w:rPr>
        <w:t xml:space="preserve">, M. Tielman, C. </w:t>
      </w:r>
      <w:proofErr w:type="spellStart"/>
      <w:r w:rsidRPr="00FF1273">
        <w:rPr>
          <w:rFonts w:ascii="Times New Roman" w:hAnsi="Times New Roman" w:cs="Times New Roman"/>
          <w:color w:val="auto"/>
        </w:rPr>
        <w:t>Horsch</w:t>
      </w:r>
      <w:proofErr w:type="spellEnd"/>
      <w:r w:rsidRPr="00FF1273">
        <w:rPr>
          <w:rFonts w:ascii="Times New Roman" w:hAnsi="Times New Roman" w:cs="Times New Roman"/>
          <w:color w:val="auto"/>
        </w:rPr>
        <w:t xml:space="preserve">, W.-P. Brinkman, K. Bosch, and R. J. </w:t>
      </w:r>
      <w:proofErr w:type="spellStart"/>
      <w:r w:rsidRPr="00FF1273">
        <w:rPr>
          <w:rFonts w:ascii="Times New Roman" w:hAnsi="Times New Roman" w:cs="Times New Roman"/>
          <w:color w:val="auto"/>
        </w:rPr>
        <w:t>Beun</w:t>
      </w:r>
      <w:proofErr w:type="spellEnd"/>
      <w:r w:rsidRPr="00FF1273">
        <w:rPr>
          <w:rFonts w:ascii="Times New Roman" w:hAnsi="Times New Roman" w:cs="Times New Roman"/>
          <w:color w:val="auto"/>
        </w:rPr>
        <w:t>,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 xml:space="preserve">K. </w:t>
      </w:r>
      <w:proofErr w:type="spellStart"/>
      <w:r w:rsidRPr="00FF1273">
        <w:rPr>
          <w:rFonts w:ascii="Times New Roman" w:hAnsi="Times New Roman" w:cs="Times New Roman"/>
          <w:color w:val="auto"/>
        </w:rPr>
        <w:t>Morrison|March</w:t>
      </w:r>
      <w:proofErr w:type="spellEnd"/>
      <w:r w:rsidRPr="00FF1273">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Timeful</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 xml:space="preserve">Jason F. </w:t>
      </w:r>
      <w:proofErr w:type="spellStart"/>
      <w:r w:rsidRPr="00FF1273">
        <w:rPr>
          <w:rFonts w:ascii="Times New Roman" w:hAnsi="Times New Roman" w:cs="Times New Roman"/>
          <w:color w:val="auto"/>
        </w:rPr>
        <w:t>Hunzinger</w:t>
      </w:r>
      <w:proofErr w:type="spellEnd"/>
      <w:r w:rsidRPr="00FF1273">
        <w:rPr>
          <w:rFonts w:ascii="Times New Roman" w:hAnsi="Times New Roman" w:cs="Times New Roman"/>
          <w:color w:val="auto"/>
        </w:rPr>
        <w:t>,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w:t>
      </w:r>
      <w:proofErr w:type="spellStart"/>
      <w:r w:rsidRPr="00FF1273">
        <w:rPr>
          <w:rFonts w:ascii="Times New Roman" w:hAnsi="Times New Roman" w:cs="Times New Roman"/>
          <w:color w:val="auto"/>
        </w:rPr>
        <w:t>Jin</w:t>
      </w:r>
      <w:proofErr w:type="spellEnd"/>
      <w:r w:rsidRPr="00FF1273">
        <w:rPr>
          <w:rFonts w:ascii="Times New Roman" w:hAnsi="Times New Roman" w:cs="Times New Roman"/>
          <w:color w:val="auto"/>
        </w:rPr>
        <w:t xml:space="preserve">,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Helal</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Giraldo</w:t>
      </w:r>
      <w:proofErr w:type="spellEnd"/>
      <w:r w:rsidRPr="00FF1273">
        <w:rPr>
          <w:rFonts w:ascii="Times New Roman" w:hAnsi="Times New Roman" w:cs="Times New Roman"/>
          <w:color w:val="auto"/>
        </w:rPr>
        <w:t xml:space="preserve">, Y. </w:t>
      </w:r>
      <w:proofErr w:type="spellStart"/>
      <w:r w:rsidRPr="00FF1273">
        <w:rPr>
          <w:rFonts w:ascii="Times New Roman" w:hAnsi="Times New Roman" w:cs="Times New Roman"/>
          <w:color w:val="auto"/>
        </w:rPr>
        <w:t>Kaddoura</w:t>
      </w:r>
      <w:proofErr w:type="spellEnd"/>
      <w:r w:rsidRPr="00FF1273">
        <w:rPr>
          <w:rFonts w:ascii="Times New Roman" w:hAnsi="Times New Roman" w:cs="Times New Roman"/>
          <w:color w:val="auto"/>
        </w:rPr>
        <w:t xml:space="preserve">, C. Lee, H. El </w:t>
      </w:r>
      <w:proofErr w:type="spellStart"/>
      <w:r w:rsidRPr="00FF1273">
        <w:rPr>
          <w:rFonts w:ascii="Times New Roman" w:hAnsi="Times New Roman" w:cs="Times New Roman"/>
          <w:color w:val="auto"/>
        </w:rPr>
        <w:t>Zabadani</w:t>
      </w:r>
      <w:proofErr w:type="spellEnd"/>
      <w:r w:rsidRPr="00FF1273">
        <w:rPr>
          <w:rFonts w:ascii="Times New Roman" w:hAnsi="Times New Roman" w:cs="Times New Roman"/>
          <w:color w:val="auto"/>
        </w:rPr>
        <w:t>,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w:t>
      </w:r>
      <w:proofErr w:type="spellStart"/>
      <w:r w:rsidRPr="00FF1273">
        <w:rPr>
          <w:rFonts w:ascii="Times New Roman" w:hAnsi="Times New Roman" w:cs="Times New Roman"/>
          <w:color w:val="auto"/>
        </w:rPr>
        <w:t>Hariz</w:t>
      </w:r>
      <w:proofErr w:type="spellEnd"/>
      <w:r w:rsidRPr="00FF1273">
        <w:rPr>
          <w:rFonts w:ascii="Times New Roman" w:hAnsi="Times New Roman" w:cs="Times New Roman"/>
          <w:color w:val="auto"/>
        </w:rPr>
        <w:t xml:space="preserve">, and M. </w:t>
      </w:r>
      <w:proofErr w:type="spellStart"/>
      <w:r w:rsidRPr="00FF1273">
        <w:rPr>
          <w:rFonts w:ascii="Times New Roman" w:hAnsi="Times New Roman" w:cs="Times New Roman"/>
          <w:color w:val="auto"/>
        </w:rPr>
        <w:t>Mokhtari</w:t>
      </w:r>
      <w:proofErr w:type="spellEnd"/>
      <w:r w:rsidRPr="00FF1273">
        <w:rPr>
          <w:rFonts w:ascii="Times New Roman" w:hAnsi="Times New Roman" w:cs="Times New Roman"/>
          <w:color w:val="auto"/>
        </w:rPr>
        <w:t xml:space="preserve">, “Assisting Elders with Mild Dementia Staying at Home,” in </w:t>
      </w:r>
      <w:r w:rsidRPr="00FF1273">
        <w:rPr>
          <w:rFonts w:ascii="Times New Roman" w:hAnsi="Times New Roman" w:cs="Times New Roman"/>
          <w:i/>
          <w:iCs/>
          <w:color w:val="auto"/>
        </w:rPr>
        <w:t>2008 Sixth Annual IEEE International Conference on Pervasive Computing and Communications (</w:t>
      </w:r>
      <w:proofErr w:type="spellStart"/>
      <w:r w:rsidRPr="00FF1273">
        <w:rPr>
          <w:rFonts w:ascii="Times New Roman" w:hAnsi="Times New Roman" w:cs="Times New Roman"/>
          <w:i/>
          <w:iCs/>
          <w:color w:val="auto"/>
        </w:rPr>
        <w:t>PerCom</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 xml:space="preserve">IEEE Pervasive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Hristova</w:t>
      </w:r>
      <w:proofErr w:type="spellEnd"/>
      <w:r w:rsidRPr="00FF1273">
        <w:rPr>
          <w:rFonts w:ascii="Times New Roman" w:hAnsi="Times New Roman" w:cs="Times New Roman"/>
          <w:color w:val="auto"/>
        </w:rPr>
        <w:t xml:space="preserve">, 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xml:space="preserve">,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w:t>
      </w:r>
      <w:proofErr w:type="spellStart"/>
      <w:r w:rsidRPr="00FF1273">
        <w:rPr>
          <w:rFonts w:ascii="Times New Roman" w:hAnsi="Times New Roman" w:cs="Times New Roman"/>
          <w:color w:val="auto"/>
        </w:rPr>
        <w:t>Bernardos</w:t>
      </w:r>
      <w:proofErr w:type="spellEnd"/>
      <w:r w:rsidRPr="00FF1273">
        <w:rPr>
          <w:rFonts w:ascii="Times New Roman" w:hAnsi="Times New Roman" w:cs="Times New Roman"/>
          <w:color w:val="auto"/>
        </w:rPr>
        <w:t xml:space="preserve">, P. </w:t>
      </w:r>
      <w:proofErr w:type="spellStart"/>
      <w:r w:rsidRPr="00FF1273">
        <w:rPr>
          <w:rFonts w:ascii="Times New Roman" w:hAnsi="Times New Roman" w:cs="Times New Roman"/>
          <w:color w:val="auto"/>
        </w:rPr>
        <w:t>Tarrío</w:t>
      </w:r>
      <w:proofErr w:type="spellEnd"/>
      <w:r w:rsidRPr="00FF1273">
        <w:rPr>
          <w:rFonts w:ascii="Times New Roman" w:hAnsi="Times New Roman" w:cs="Times New Roman"/>
          <w:color w:val="auto"/>
        </w:rPr>
        <w:t xml:space="preserve">, and J. R. </w:t>
      </w:r>
      <w:proofErr w:type="spellStart"/>
      <w:r w:rsidRPr="00FF1273">
        <w:rPr>
          <w:rFonts w:ascii="Times New Roman" w:hAnsi="Times New Roman" w:cs="Times New Roman"/>
          <w:color w:val="auto"/>
        </w:rPr>
        <w:t>Cas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ASanDRA</w:t>
      </w:r>
      <w:proofErr w:type="spellEnd"/>
      <w:r w:rsidRPr="00FF1273">
        <w:rPr>
          <w:rFonts w:ascii="Times New Roman" w:hAnsi="Times New Roman" w:cs="Times New Roman"/>
          <w:color w:val="auto"/>
        </w:rPr>
        <w:t xml:space="preserve">: A Framework to Provide Context Acquisition Services </w:t>
      </w:r>
      <w:proofErr w:type="spellStart"/>
      <w:r w:rsidRPr="00FF1273">
        <w:rPr>
          <w:rFonts w:ascii="Times New Roman" w:hAnsi="Times New Roman" w:cs="Times New Roman"/>
          <w:color w:val="auto"/>
        </w:rPr>
        <w:t>ANd</w:t>
      </w:r>
      <w:proofErr w:type="spellEnd"/>
      <w:r w:rsidRPr="00FF1273">
        <w:rPr>
          <w:rFonts w:ascii="Times New Roman" w:hAnsi="Times New Roman" w:cs="Times New Roman"/>
          <w:color w:val="auto"/>
        </w:rPr>
        <w:t xml:space="preserve">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 .</w:t>
      </w:r>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Kargl</w:t>
      </w:r>
      <w:proofErr w:type="spellEnd"/>
      <w:r w:rsidRPr="00FF1273">
        <w:rPr>
          <w:rFonts w:ascii="Times New Roman" w:hAnsi="Times New Roman" w:cs="Times New Roman"/>
          <w:color w:val="auto"/>
        </w:rPr>
        <w:t xml:space="preserve">, B. Dong, T. </w:t>
      </w:r>
      <w:proofErr w:type="spellStart"/>
      <w:r w:rsidRPr="00FF1273">
        <w:rPr>
          <w:rFonts w:ascii="Times New Roman" w:hAnsi="Times New Roman" w:cs="Times New Roman"/>
          <w:color w:val="auto"/>
        </w:rPr>
        <w:t>Illmann</w:t>
      </w:r>
      <w:proofErr w:type="spellEnd"/>
      <w:r w:rsidRPr="00FF1273">
        <w:rPr>
          <w:rFonts w:ascii="Times New Roman" w:hAnsi="Times New Roman" w:cs="Times New Roman"/>
          <w:color w:val="auto"/>
        </w:rPr>
        <w:t xml:space="preserve">,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Vurgun</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Philipose</w:t>
      </w:r>
      <w:proofErr w:type="spellEnd"/>
      <w:r w:rsidRPr="00FF1273">
        <w:rPr>
          <w:rFonts w:ascii="Times New Roman" w:hAnsi="Times New Roman" w:cs="Times New Roman"/>
          <w:color w:val="auto"/>
        </w:rPr>
        <w:t xml:space="preserve">, and M. Pavel, “A Statistical Reasoning System for Medication Prompting,” in </w:t>
      </w:r>
      <w:proofErr w:type="spellStart"/>
      <w:r w:rsidRPr="00FF1273">
        <w:rPr>
          <w:rFonts w:ascii="Times New Roman" w:hAnsi="Times New Roman" w:cs="Times New Roman"/>
          <w:i/>
          <w:iCs/>
          <w:color w:val="auto"/>
        </w:rPr>
        <w:t>UbiComp</w:t>
      </w:r>
      <w:proofErr w:type="spellEnd"/>
      <w:r w:rsidRPr="00FF1273">
        <w:rPr>
          <w:rFonts w:ascii="Times New Roman" w:hAnsi="Times New Roman" w:cs="Times New Roman"/>
          <w:i/>
          <w:iCs/>
          <w:color w:val="auto"/>
        </w:rPr>
        <w:t xml:space="preserve">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CybreMinder</w:t>
      </w:r>
      <w:proofErr w:type="spellEnd"/>
      <w:r w:rsidRPr="00FF1273">
        <w:rPr>
          <w:rFonts w:ascii="Times New Roman" w:hAnsi="Times New Roman" w:cs="Times New Roman"/>
          <w:color w:val="auto"/>
        </w:rPr>
        <w:t xml:space="preserve">: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agHive</w:t>
      </w:r>
      <w:proofErr w:type="spellEnd"/>
      <w:r w:rsidRPr="00FF1273">
        <w:rPr>
          <w:rFonts w:ascii="Times New Roman" w:hAnsi="Times New Roman" w:cs="Times New Roman"/>
          <w:color w:val="auto"/>
        </w:rPr>
        <w:t xml:space="preser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w:t>
      </w:r>
      <w:proofErr w:type="spellStart"/>
      <w:r w:rsidRPr="00FF1273">
        <w:rPr>
          <w:rFonts w:ascii="Times New Roman" w:hAnsi="Times New Roman" w:cs="Times New Roman"/>
          <w:color w:val="auto"/>
        </w:rPr>
        <w:t>Klyuev</w:t>
      </w:r>
      <w:proofErr w:type="spellEnd"/>
      <w:r w:rsidRPr="00FF1273">
        <w:rPr>
          <w:rFonts w:ascii="Times New Roman" w:hAnsi="Times New Roman" w:cs="Times New Roman"/>
          <w:color w:val="auto"/>
        </w:rPr>
        <w:t xml:space="preserve">, and K. </w:t>
      </w:r>
      <w:proofErr w:type="spellStart"/>
      <w:r w:rsidRPr="00FF1273">
        <w:rPr>
          <w:rFonts w:ascii="Times New Roman" w:hAnsi="Times New Roman" w:cs="Times New Roman"/>
          <w:color w:val="auto"/>
        </w:rPr>
        <w:t>Naruse</w:t>
      </w:r>
      <w:proofErr w:type="spellEnd"/>
      <w:r w:rsidRPr="00FF1273">
        <w:rPr>
          <w:rFonts w:ascii="Times New Roman" w:hAnsi="Times New Roman" w:cs="Times New Roman"/>
          <w:color w:val="auto"/>
        </w:rPr>
        <w:t xml:space="preserv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w:t>
      </w:r>
      <w:proofErr w:type="spellStart"/>
      <w:r w:rsidRPr="00FF1273">
        <w:rPr>
          <w:rFonts w:ascii="Times New Roman" w:hAnsi="Times New Roman" w:cs="Times New Roman"/>
          <w:color w:val="auto"/>
        </w:rPr>
        <w:t>Corno</w:t>
      </w:r>
      <w:proofErr w:type="spellEnd"/>
      <w:r w:rsidRPr="00FF1273">
        <w:rPr>
          <w:rFonts w:ascii="Times New Roman" w:hAnsi="Times New Roman" w:cs="Times New Roman"/>
          <w:color w:val="auto"/>
        </w:rPr>
        <w:t xml:space="preserve">, L. D. </w:t>
      </w:r>
      <w:proofErr w:type="spellStart"/>
      <w:r w:rsidRPr="00FF1273">
        <w:rPr>
          <w:rFonts w:ascii="Times New Roman" w:hAnsi="Times New Roman" w:cs="Times New Roman"/>
          <w:color w:val="auto"/>
        </w:rPr>
        <w:t>Russis</w:t>
      </w:r>
      <w:proofErr w:type="spellEnd"/>
      <w:r w:rsidRPr="00FF1273">
        <w:rPr>
          <w:rFonts w:ascii="Times New Roman" w:hAnsi="Times New Roman" w:cs="Times New Roman"/>
          <w:color w:val="auto"/>
        </w:rPr>
        <w:t xml:space="preserve">, and T. </w:t>
      </w:r>
      <w:proofErr w:type="spellStart"/>
      <w:r w:rsidRPr="00FF1273">
        <w:rPr>
          <w:rFonts w:ascii="Times New Roman" w:hAnsi="Times New Roman" w:cs="Times New Roman"/>
          <w:color w:val="auto"/>
        </w:rPr>
        <w:t>Montanaro</w:t>
      </w:r>
      <w:proofErr w:type="spellEnd"/>
      <w:r w:rsidRPr="00FF1273">
        <w:rPr>
          <w:rFonts w:ascii="Times New Roman" w:hAnsi="Times New Roman" w:cs="Times New Roman"/>
          <w:color w:val="auto"/>
        </w:rPr>
        <w:t xml:space="preserve">,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Giorgini</w:t>
      </w:r>
      <w:proofErr w:type="spellEnd"/>
      <w:r w:rsidRPr="00FF1273">
        <w:rPr>
          <w:rFonts w:ascii="Times New Roman" w:hAnsi="Times New Roman" w:cs="Times New Roman"/>
          <w:color w:val="auto"/>
        </w:rPr>
        <w:t xml:space="preserve">, J. </w:t>
      </w:r>
      <w:proofErr w:type="spellStart"/>
      <w:r w:rsidRPr="00FF1273">
        <w:rPr>
          <w:rFonts w:ascii="Times New Roman" w:hAnsi="Times New Roman" w:cs="Times New Roman"/>
          <w:color w:val="auto"/>
        </w:rPr>
        <w:t>Mylopoulos</w:t>
      </w:r>
      <w:proofErr w:type="spellEnd"/>
      <w:r w:rsidRPr="00FF1273">
        <w:rPr>
          <w:rFonts w:ascii="Times New Roman" w:hAnsi="Times New Roman" w:cs="Times New Roman"/>
          <w:color w:val="auto"/>
        </w:rPr>
        <w:t xml:space="preserve">, E. </w:t>
      </w:r>
      <w:proofErr w:type="spellStart"/>
      <w:r w:rsidRPr="00FF1273">
        <w:rPr>
          <w:rFonts w:ascii="Times New Roman" w:hAnsi="Times New Roman" w:cs="Times New Roman"/>
          <w:color w:val="auto"/>
        </w:rPr>
        <w:t>Nicchiarelli</w:t>
      </w:r>
      <w:proofErr w:type="spellEnd"/>
      <w:r w:rsidRPr="00FF1273">
        <w:rPr>
          <w:rFonts w:ascii="Times New Roman" w:hAnsi="Times New Roman" w:cs="Times New Roman"/>
          <w:color w:val="auto"/>
        </w:rPr>
        <w:t xml:space="preserve">, and R. </w:t>
      </w:r>
      <w:proofErr w:type="spellStart"/>
      <w:r w:rsidRPr="00FF1273">
        <w:rPr>
          <w:rFonts w:ascii="Times New Roman" w:hAnsi="Times New Roman" w:cs="Times New Roman"/>
          <w:color w:val="auto"/>
        </w:rPr>
        <w:t>Sebastiani</w:t>
      </w:r>
      <w:proofErr w:type="spellEnd"/>
      <w:r w:rsidRPr="00FF1273">
        <w:rPr>
          <w:rFonts w:ascii="Times New Roman" w:hAnsi="Times New Roman" w:cs="Times New Roman"/>
          <w:color w:val="auto"/>
        </w:rPr>
        <w:t xml:space="preserve">,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Fritzen</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Leipold</w:t>
      </w:r>
      <w:proofErr w:type="spellEnd"/>
      <w:r w:rsidRPr="00FF1273">
        <w:rPr>
          <w:rFonts w:ascii="Times New Roman" w:hAnsi="Times New Roman" w:cs="Times New Roman"/>
          <w:color w:val="auto"/>
        </w:rPr>
        <w:t xml:space="preserve">, N. </w:t>
      </w:r>
      <w:proofErr w:type="spellStart"/>
      <w:r w:rsidRPr="00FF1273">
        <w:rPr>
          <w:rFonts w:ascii="Times New Roman" w:hAnsi="Times New Roman" w:cs="Times New Roman"/>
          <w:color w:val="auto"/>
        </w:rPr>
        <w:t>Terzimehic</w:t>
      </w:r>
      <w:proofErr w:type="spellEnd"/>
      <w:r w:rsidRPr="00FF1273">
        <w:rPr>
          <w:rFonts w:ascii="Times New Roman" w:hAnsi="Times New Roman" w:cs="Times New Roman"/>
          <w:color w:val="auto"/>
        </w:rPr>
        <w:t xml:space="preserve">, M. </w:t>
      </w:r>
      <w:proofErr w:type="spellStart"/>
      <w:r w:rsidRPr="00FF1273">
        <w:rPr>
          <w:rFonts w:ascii="Times New Roman" w:hAnsi="Times New Roman" w:cs="Times New Roman"/>
          <w:color w:val="auto"/>
        </w:rPr>
        <w:t>Böhm</w:t>
      </w:r>
      <w:proofErr w:type="spellEnd"/>
      <w:r w:rsidRPr="00FF1273">
        <w:rPr>
          <w:rFonts w:ascii="Times New Roman" w:hAnsi="Times New Roman" w:cs="Times New Roman"/>
          <w:color w:val="auto"/>
        </w:rPr>
        <w:t xml:space="preserve">, and H. </w:t>
      </w:r>
      <w:proofErr w:type="spellStart"/>
      <w:r w:rsidRPr="00FF1273">
        <w:rPr>
          <w:rFonts w:ascii="Times New Roman" w:hAnsi="Times New Roman" w:cs="Times New Roman"/>
          <w:color w:val="auto"/>
        </w:rPr>
        <w:t>Krcmar</w:t>
      </w:r>
      <w:proofErr w:type="spellEnd"/>
      <w:r w:rsidRPr="00FF1273">
        <w:rPr>
          <w:rFonts w:ascii="Times New Roman" w:hAnsi="Times New Roman" w:cs="Times New Roman"/>
          <w:color w:val="auto"/>
        </w:rPr>
        <w:t>, “</w:t>
      </w:r>
      <w:proofErr w:type="spellStart"/>
      <w:r w:rsidRPr="00FF1273">
        <w:rPr>
          <w:rFonts w:ascii="Times New Roman" w:hAnsi="Times New Roman" w:cs="Times New Roman"/>
          <w:color w:val="auto"/>
        </w:rPr>
        <w:t>HeadacheCoach</w:t>
      </w:r>
      <w:proofErr w:type="spellEnd"/>
      <w:r w:rsidRPr="00FF1273">
        <w:rPr>
          <w:rFonts w:ascii="Times New Roman" w:hAnsi="Times New Roman" w:cs="Times New Roman"/>
          <w:color w:val="auto"/>
        </w:rPr>
        <w:t>: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Sandström</w:t>
      </w:r>
      <w:proofErr w:type="spellEnd"/>
      <w:r w:rsidRPr="00FF1273">
        <w:rPr>
          <w:rFonts w:ascii="Times New Roman" w:hAnsi="Times New Roman" w:cs="Times New Roman"/>
          <w:color w:val="auto"/>
        </w:rPr>
        <w:t xml:space="preserve"> and </w:t>
      </w:r>
      <w:proofErr w:type="spellStart"/>
      <w:r w:rsidRPr="00FF1273">
        <w:rPr>
          <w:rFonts w:ascii="Times New Roman" w:hAnsi="Times New Roman" w:cs="Times New Roman"/>
          <w:color w:val="auto"/>
        </w:rPr>
        <w:t>Kunglig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tekniska</w:t>
      </w:r>
      <w:proofErr w:type="spellEnd"/>
      <w:r w:rsidRPr="00FF1273">
        <w:rPr>
          <w:rFonts w:ascii="Times New Roman" w:hAnsi="Times New Roman" w:cs="Times New Roman"/>
          <w:color w:val="auto"/>
        </w:rPr>
        <w:t xml:space="preserve"> </w:t>
      </w:r>
      <w:proofErr w:type="spellStart"/>
      <w:r w:rsidRPr="00FF1273">
        <w:rPr>
          <w:rFonts w:ascii="Times New Roman" w:hAnsi="Times New Roman" w:cs="Times New Roman"/>
          <w:color w:val="auto"/>
        </w:rPr>
        <w:t>högskolan</w:t>
      </w:r>
      <w:proofErr w:type="spellEnd"/>
      <w:r w:rsidRPr="00FF1273">
        <w:rPr>
          <w:rFonts w:ascii="Times New Roman" w:hAnsi="Times New Roman" w:cs="Times New Roman"/>
          <w:color w:val="auto"/>
        </w:rPr>
        <w:t xml:space="preserve"> (Stockholm), </w:t>
      </w:r>
      <w:r w:rsidRPr="00FF1273">
        <w:rPr>
          <w:rFonts w:ascii="Times New Roman" w:hAnsi="Times New Roman" w:cs="Times New Roman"/>
          <w:i/>
          <w:iCs/>
          <w:color w:val="auto"/>
        </w:rPr>
        <w:t>Smart homes and user values: long-term evaluation of IT-services in residential and single family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w:t>
      </w:r>
      <w:proofErr w:type="spellStart"/>
      <w:r w:rsidRPr="00FF1273">
        <w:rPr>
          <w:rFonts w:ascii="Times New Roman" w:hAnsi="Times New Roman" w:cs="Times New Roman"/>
          <w:color w:val="auto"/>
        </w:rPr>
        <w:t>Nazerfard</w:t>
      </w:r>
      <w:proofErr w:type="spellEnd"/>
      <w:r w:rsidRPr="00FF1273">
        <w:rPr>
          <w:rFonts w:ascii="Times New Roman" w:hAnsi="Times New Roman" w:cs="Times New Roman"/>
          <w:color w:val="auto"/>
        </w:rPr>
        <w:t xml:space="preserve">,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w:t>
      </w:r>
      <w:proofErr w:type="spellStart"/>
      <w:r w:rsidRPr="00FF1273">
        <w:rPr>
          <w:rFonts w:ascii="Times New Roman" w:hAnsi="Times New Roman" w:cs="Times New Roman"/>
          <w:color w:val="auto"/>
        </w:rPr>
        <w:t>Kemény</w:t>
      </w:r>
      <w:proofErr w:type="spellEnd"/>
      <w:r w:rsidRPr="00FF1273">
        <w:rPr>
          <w:rFonts w:ascii="Times New Roman" w:hAnsi="Times New Roman" w:cs="Times New Roman"/>
          <w:color w:val="auto"/>
        </w:rPr>
        <w:t xml:space="preserve"> and J. L. Snell, </w:t>
      </w:r>
      <w:r w:rsidRPr="00FF1273">
        <w:rPr>
          <w:rFonts w:ascii="Times New Roman" w:hAnsi="Times New Roman" w:cs="Times New Roman"/>
          <w:i/>
          <w:iCs/>
          <w:color w:val="auto"/>
        </w:rPr>
        <w:t xml:space="preserve">Finite </w:t>
      </w:r>
      <w:proofErr w:type="spellStart"/>
      <w:r w:rsidRPr="00FF1273">
        <w:rPr>
          <w:rFonts w:ascii="Times New Roman" w:hAnsi="Times New Roman" w:cs="Times New Roman"/>
          <w:i/>
          <w:iCs/>
          <w:color w:val="auto"/>
        </w:rPr>
        <w:t>markov</w:t>
      </w:r>
      <w:proofErr w:type="spellEnd"/>
      <w:r w:rsidRPr="00FF1273">
        <w:rPr>
          <w:rFonts w:ascii="Times New Roman" w:hAnsi="Times New Roman" w:cs="Times New Roman"/>
          <w:i/>
          <w:iCs/>
          <w:color w:val="auto"/>
        </w:rPr>
        <w:t xml:space="preserve">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 xml:space="preserve">M. L. Tielman and C. M. Jonker, “What should I do? Deriving norms from </w:t>
      </w:r>
      <w:proofErr w:type="spellStart"/>
      <w:r w:rsidRPr="00FF1273">
        <w:rPr>
          <w:rFonts w:ascii="Times New Roman" w:hAnsi="Times New Roman" w:cs="Times New Roman"/>
          <w:color w:val="auto"/>
        </w:rPr>
        <w:t>actions,values</w:t>
      </w:r>
      <w:proofErr w:type="spellEnd"/>
      <w:r w:rsidRPr="00FF1273">
        <w:rPr>
          <w:rFonts w:ascii="Times New Roman" w:hAnsi="Times New Roman" w:cs="Times New Roman"/>
          <w:color w:val="auto"/>
        </w:rPr>
        <w:t xml:space="preserve">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C. M. Jonker,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Towards a </w:t>
      </w:r>
      <w:proofErr w:type="spellStart"/>
      <w:r w:rsidRPr="00FF1273">
        <w:rPr>
          <w:rFonts w:ascii="Times New Roman" w:hAnsi="Times New Roman" w:cs="Times New Roman"/>
          <w:color w:val="auto"/>
        </w:rPr>
        <w:t>formalisation</w:t>
      </w:r>
      <w:proofErr w:type="spellEnd"/>
      <w:r w:rsidRPr="00FF1273">
        <w:rPr>
          <w:rFonts w:ascii="Times New Roman" w:hAnsi="Times New Roman" w:cs="Times New Roman"/>
          <w:color w:val="auto"/>
        </w:rPr>
        <w:t xml:space="preserve">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 xml:space="preserve">M. S. </w:t>
      </w:r>
      <w:proofErr w:type="spellStart"/>
      <w:r w:rsidRPr="00FF1273">
        <w:rPr>
          <w:rFonts w:ascii="Times New Roman" w:hAnsi="Times New Roman" w:cs="Times New Roman"/>
          <w:color w:val="auto"/>
        </w:rPr>
        <w:t>Kließ</w:t>
      </w:r>
      <w:proofErr w:type="spellEnd"/>
      <w:r w:rsidRPr="00FF1273">
        <w:rPr>
          <w:rFonts w:ascii="Times New Roman" w:hAnsi="Times New Roman" w:cs="Times New Roman"/>
          <w:color w:val="auto"/>
        </w:rPr>
        <w:t xml:space="preserve"> and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w:t>
      </w:r>
      <w:proofErr w:type="spellStart"/>
      <w:r w:rsidRPr="00FF1273">
        <w:rPr>
          <w:rFonts w:ascii="Times New Roman" w:hAnsi="Times New Roman" w:cs="Times New Roman"/>
          <w:color w:val="auto"/>
        </w:rPr>
        <w:t>Senthilkuma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w:t>
      </w:r>
      <w:proofErr w:type="spellStart"/>
      <w:r w:rsidRPr="00FF1273">
        <w:rPr>
          <w:rFonts w:ascii="Times New Roman" w:hAnsi="Times New Roman" w:cs="Times New Roman"/>
          <w:color w:val="auto"/>
        </w:rPr>
        <w:t>Pasotti</w:t>
      </w:r>
      <w:proofErr w:type="spellEnd"/>
      <w:r w:rsidRPr="00FF1273">
        <w:rPr>
          <w:rFonts w:ascii="Times New Roman" w:hAnsi="Times New Roman" w:cs="Times New Roman"/>
          <w:color w:val="auto"/>
        </w:rPr>
        <w:t xml:space="preserve">, M. B. van </w:t>
      </w:r>
      <w:proofErr w:type="spellStart"/>
      <w:r w:rsidRPr="00FF1273">
        <w:rPr>
          <w:rFonts w:ascii="Times New Roman" w:hAnsi="Times New Roman" w:cs="Times New Roman"/>
          <w:color w:val="auto"/>
        </w:rPr>
        <w:t>Riemsdijk</w:t>
      </w:r>
      <w:proofErr w:type="spellEnd"/>
      <w:r w:rsidRPr="00FF1273">
        <w:rPr>
          <w:rFonts w:ascii="Times New Roman" w:hAnsi="Times New Roman" w:cs="Times New Roman"/>
          <w:color w:val="auto"/>
        </w:rPr>
        <w:t xml:space="preserve">,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w:t>
      </w:r>
      <w:proofErr w:type="spellStart"/>
      <w:r w:rsidRPr="00FF1273">
        <w:rPr>
          <w:rFonts w:ascii="Times New Roman" w:hAnsi="Times New Roman" w:cs="Times New Roman"/>
          <w:color w:val="auto"/>
        </w:rPr>
        <w:t>Salber</w:t>
      </w:r>
      <w:proofErr w:type="spellEnd"/>
      <w:r w:rsidRPr="00FF1273">
        <w:rPr>
          <w:rFonts w:ascii="Times New Roman" w:hAnsi="Times New Roman" w:cs="Times New Roman"/>
          <w:color w:val="auto"/>
        </w:rPr>
        <w:t xml:space="preserve">, A. K. </w:t>
      </w:r>
      <w:proofErr w:type="spellStart"/>
      <w:r w:rsidRPr="00FF1273">
        <w:rPr>
          <w:rFonts w:ascii="Times New Roman" w:hAnsi="Times New Roman" w:cs="Times New Roman"/>
          <w:color w:val="auto"/>
        </w:rPr>
        <w:t>Dey</w:t>
      </w:r>
      <w:proofErr w:type="spellEnd"/>
      <w:r w:rsidRPr="00FF1273">
        <w:rPr>
          <w:rFonts w:ascii="Times New Roman" w:hAnsi="Times New Roman" w:cs="Times New Roman"/>
          <w:color w:val="auto"/>
        </w:rPr>
        <w:t xml:space="preserve">, and G. D. </w:t>
      </w:r>
      <w:proofErr w:type="spellStart"/>
      <w:r w:rsidRPr="00FF1273">
        <w:rPr>
          <w:rFonts w:ascii="Times New Roman" w:hAnsi="Times New Roman" w:cs="Times New Roman"/>
          <w:color w:val="auto"/>
        </w:rPr>
        <w:t>Abowd</w:t>
      </w:r>
      <w:proofErr w:type="spellEnd"/>
      <w:r w:rsidRPr="00FF1273">
        <w:rPr>
          <w:rFonts w:ascii="Times New Roman" w:hAnsi="Times New Roman" w:cs="Times New Roman"/>
          <w:color w:val="auto"/>
        </w:rPr>
        <w:t xml:space="preserve">,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 xml:space="preserve">Pers. Ubiquitous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w:t>
      </w:r>
      <w:proofErr w:type="spellStart"/>
      <w:r w:rsidRPr="00FF1273">
        <w:rPr>
          <w:rFonts w:ascii="Times New Roman" w:hAnsi="Times New Roman" w:cs="Times New Roman"/>
          <w:color w:val="auto"/>
        </w:rPr>
        <w:t>Ordóñez</w:t>
      </w:r>
      <w:proofErr w:type="spellEnd"/>
      <w:r w:rsidRPr="00FF1273">
        <w:rPr>
          <w:rFonts w:ascii="Times New Roman" w:hAnsi="Times New Roman" w:cs="Times New Roman"/>
          <w:color w:val="auto"/>
        </w:rPr>
        <w:t xml:space="preserve">, P. de Toledo, and A. </w:t>
      </w:r>
      <w:proofErr w:type="spellStart"/>
      <w:r w:rsidRPr="00FF1273">
        <w:rPr>
          <w:rFonts w:ascii="Times New Roman" w:hAnsi="Times New Roman" w:cs="Times New Roman"/>
          <w:color w:val="auto"/>
        </w:rPr>
        <w:t>Sanchis</w:t>
      </w:r>
      <w:proofErr w:type="spellEnd"/>
      <w:r w:rsidRPr="00FF1273">
        <w:rPr>
          <w:rFonts w:ascii="Times New Roman" w:hAnsi="Times New Roman" w:cs="Times New Roman"/>
          <w:color w:val="auto"/>
        </w:rPr>
        <w:t xml:space="preserve">,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r>
      <w:proofErr w:type="spellStart"/>
      <w:r w:rsidRPr="00FF1273">
        <w:rPr>
          <w:rFonts w:ascii="Times New Roman" w:hAnsi="Times New Roman" w:cs="Times New Roman"/>
          <w:color w:val="auto"/>
        </w:rPr>
        <w:t>Sztyler</w:t>
      </w:r>
      <w:proofErr w:type="spellEnd"/>
      <w:r w:rsidRPr="00FF1273">
        <w:rPr>
          <w:rFonts w:ascii="Times New Roman" w:hAnsi="Times New Roman" w:cs="Times New Roman"/>
          <w:color w:val="auto"/>
        </w:rPr>
        <w:t>, T. (Timo) and Carmona, J. (</w:t>
      </w:r>
      <w:proofErr w:type="spellStart"/>
      <w:r w:rsidRPr="00FF1273">
        <w:rPr>
          <w:rFonts w:ascii="Times New Roman" w:hAnsi="Times New Roman" w:cs="Times New Roman"/>
          <w:color w:val="auto"/>
        </w:rPr>
        <w:t>Josep</w:t>
      </w:r>
      <w:proofErr w:type="spellEnd"/>
      <w:r w:rsidRPr="00FF1273">
        <w:rPr>
          <w:rFonts w:ascii="Times New Roman" w:hAnsi="Times New Roman" w:cs="Times New Roman"/>
          <w:color w:val="auto"/>
        </w:rPr>
        <w:t>),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 xml:space="preserve">J. R. Stat. Soc. Ser. B </w:t>
      </w:r>
      <w:proofErr w:type="spellStart"/>
      <w:r w:rsidRPr="00FF1273">
        <w:rPr>
          <w:rFonts w:ascii="Times New Roman" w:hAnsi="Times New Roman" w:cs="Times New Roman"/>
          <w:i/>
          <w:iCs/>
          <w:color w:val="auto"/>
        </w:rPr>
        <w:t>Methodol</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w:t>
      </w:r>
      <w:proofErr w:type="spellStart"/>
      <w:r w:rsidRPr="00FF1273">
        <w:rPr>
          <w:rFonts w:ascii="Times New Roman" w:hAnsi="Times New Roman" w:cs="Times New Roman"/>
          <w:color w:val="auto"/>
        </w:rPr>
        <w:t>Srikant</w:t>
      </w:r>
      <w:proofErr w:type="spellEnd"/>
      <w:r w:rsidRPr="00FF1273">
        <w:rPr>
          <w:rFonts w:ascii="Times New Roman" w:hAnsi="Times New Roman" w:cs="Times New Roman"/>
          <w:color w:val="auto"/>
        </w:rPr>
        <w:t xml:space="preserve">,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 xml:space="preserve">R. Agrawal, T. </w:t>
      </w:r>
      <w:proofErr w:type="spellStart"/>
      <w:r w:rsidRPr="00FF1273">
        <w:rPr>
          <w:rFonts w:ascii="Times New Roman" w:hAnsi="Times New Roman" w:cs="Times New Roman"/>
          <w:color w:val="auto"/>
        </w:rPr>
        <w:t>Imielinski</w:t>
      </w:r>
      <w:proofErr w:type="spellEnd"/>
      <w:r w:rsidRPr="00FF1273">
        <w:rPr>
          <w:rFonts w:ascii="Times New Roman" w:hAnsi="Times New Roman" w:cs="Times New Roman"/>
          <w:color w:val="auto"/>
        </w:rPr>
        <w:t>,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w:t>
      </w:r>
      <w:proofErr w:type="spellStart"/>
      <w:r w:rsidRPr="00FF1273">
        <w:rPr>
          <w:rFonts w:ascii="Times New Roman" w:hAnsi="Times New Roman" w:cs="Times New Roman"/>
          <w:color w:val="auto"/>
        </w:rPr>
        <w:t>Brin</w:t>
      </w:r>
      <w:proofErr w:type="spellEnd"/>
      <w:r w:rsidRPr="00FF1273">
        <w:rPr>
          <w:rFonts w:ascii="Times New Roman" w:hAnsi="Times New Roman" w:cs="Times New Roman"/>
          <w:color w:val="auto"/>
        </w:rPr>
        <w:t xml:space="preserve">, R. </w:t>
      </w:r>
      <w:proofErr w:type="spellStart"/>
      <w:r w:rsidRPr="00FF1273">
        <w:rPr>
          <w:rFonts w:ascii="Times New Roman" w:hAnsi="Times New Roman" w:cs="Times New Roman"/>
          <w:color w:val="auto"/>
        </w:rPr>
        <w:t>Motwani</w:t>
      </w:r>
      <w:proofErr w:type="spellEnd"/>
      <w:r w:rsidRPr="00FF1273">
        <w:rPr>
          <w:rFonts w:ascii="Times New Roman" w:hAnsi="Times New Roman" w:cs="Times New Roman"/>
          <w:color w:val="auto"/>
        </w:rPr>
        <w:t xml:space="preserve">, J. D. Ullman, and S. </w:t>
      </w:r>
      <w:proofErr w:type="spellStart"/>
      <w:r w:rsidRPr="00FF1273">
        <w:rPr>
          <w:rFonts w:ascii="Times New Roman" w:hAnsi="Times New Roman" w:cs="Times New Roman"/>
          <w:color w:val="auto"/>
        </w:rPr>
        <w:t>Tsur</w:t>
      </w:r>
      <w:proofErr w:type="spellEnd"/>
      <w:r w:rsidRPr="00FF1273">
        <w:rPr>
          <w:rFonts w:ascii="Times New Roman" w:hAnsi="Times New Roman" w:cs="Times New Roman"/>
          <w:color w:val="auto"/>
        </w:rPr>
        <w:t xml:space="preserve">,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w:t>
      </w:r>
      <w:proofErr w:type="spellStart"/>
      <w:r w:rsidRPr="00FF1273">
        <w:rPr>
          <w:rFonts w:ascii="Times New Roman" w:hAnsi="Times New Roman" w:cs="Times New Roman"/>
          <w:color w:val="auto"/>
        </w:rPr>
        <w:t>Piatetsky</w:t>
      </w:r>
      <w:proofErr w:type="spellEnd"/>
      <w:r w:rsidRPr="00FF1273">
        <w:rPr>
          <w:rFonts w:ascii="Times New Roman" w:hAnsi="Times New Roman" w:cs="Times New Roman"/>
          <w:color w:val="auto"/>
        </w:rPr>
        <w:t xml:space="preserve">-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w:t>
      </w:r>
      <w:proofErr w:type="spellStart"/>
      <w:r w:rsidRPr="00FF1273">
        <w:rPr>
          <w:rFonts w:ascii="Times New Roman" w:hAnsi="Times New Roman" w:cs="Times New Roman"/>
          <w:color w:val="auto"/>
          <w:lang w:val="nl-NL"/>
        </w:rPr>
        <w:t>Multitasken</w:t>
      </w:r>
      <w:proofErr w:type="spellEnd"/>
      <w:r w:rsidRPr="00FF1273">
        <w:rPr>
          <w:rFonts w:ascii="Times New Roman" w:hAnsi="Times New Roman" w:cs="Times New Roman"/>
          <w:color w:val="auto"/>
          <w:lang w:val="nl-NL"/>
        </w:rPr>
        <w:t xml:space="preserve">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 .</w:t>
      </w:r>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w:t>
      </w:r>
      <w:proofErr w:type="spellStart"/>
      <w:r w:rsidRPr="00FF1273">
        <w:rPr>
          <w:rFonts w:ascii="Times New Roman" w:hAnsi="Times New Roman" w:cs="Times New Roman"/>
          <w:color w:val="auto"/>
        </w:rPr>
        <w:t>D’Almeida</w:t>
      </w:r>
      <w:proofErr w:type="spellEnd"/>
      <w:r w:rsidRPr="00FF1273">
        <w:rPr>
          <w:rFonts w:ascii="Times New Roman" w:hAnsi="Times New Roman" w:cs="Times New Roman"/>
          <w:color w:val="auto"/>
        </w:rPr>
        <w:t xml:space="preserve">,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 xml:space="preserve">Pervasive Mob. </w:t>
      </w:r>
      <w:proofErr w:type="spellStart"/>
      <w:r w:rsidRPr="00FF1273">
        <w:rPr>
          <w:rFonts w:ascii="Times New Roman" w:hAnsi="Times New Roman" w:cs="Times New Roman"/>
          <w:i/>
          <w:iCs/>
          <w:color w:val="auto"/>
        </w:rPr>
        <w:t>Comput</w:t>
      </w:r>
      <w:proofErr w:type="spellEnd"/>
      <w:r w:rsidRPr="00FF1273">
        <w:rPr>
          <w:rFonts w:ascii="Times New Roman" w:hAnsi="Times New Roman" w:cs="Times New Roman"/>
          <w:i/>
          <w:iCs/>
          <w:color w:val="auto"/>
        </w:rPr>
        <w: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w:t>
      </w:r>
      <w:proofErr w:type="spellStart"/>
      <w:r w:rsidRPr="00FF1273">
        <w:rPr>
          <w:rFonts w:ascii="Times New Roman" w:hAnsi="Times New Roman" w:cs="Times New Roman"/>
          <w:color w:val="auto"/>
        </w:rPr>
        <w:t>Jordao</w:t>
      </w:r>
      <w:proofErr w:type="spellEnd"/>
      <w:r w:rsidRPr="00FF1273">
        <w:rPr>
          <w:rFonts w:ascii="Times New Roman" w:hAnsi="Times New Roman" w:cs="Times New Roman"/>
          <w:color w:val="auto"/>
        </w:rPr>
        <w:t xml:space="preserve">, A. C. </w:t>
      </w:r>
      <w:proofErr w:type="spellStart"/>
      <w:r w:rsidRPr="00FF1273">
        <w:rPr>
          <w:rFonts w:ascii="Times New Roman" w:hAnsi="Times New Roman" w:cs="Times New Roman"/>
          <w:color w:val="auto"/>
        </w:rPr>
        <w:t>Nazare</w:t>
      </w:r>
      <w:proofErr w:type="spellEnd"/>
      <w:r w:rsidRPr="00FF1273">
        <w:rPr>
          <w:rFonts w:ascii="Times New Roman" w:hAnsi="Times New Roman" w:cs="Times New Roman"/>
          <w:color w:val="auto"/>
        </w:rPr>
        <w:t xml:space="preserve"> Jr., J. </w:t>
      </w:r>
      <w:proofErr w:type="spellStart"/>
      <w:r w:rsidRPr="00FF1273">
        <w:rPr>
          <w:rFonts w:ascii="Times New Roman" w:hAnsi="Times New Roman" w:cs="Times New Roman"/>
          <w:color w:val="auto"/>
        </w:rPr>
        <w:t>Sena</w:t>
      </w:r>
      <w:proofErr w:type="spellEnd"/>
      <w:r w:rsidRPr="00FF1273">
        <w:rPr>
          <w:rFonts w:ascii="Times New Roman" w:hAnsi="Times New Roman" w:cs="Times New Roman"/>
          <w:color w:val="auto"/>
        </w:rPr>
        <w:t xml:space="preserve">,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 xml:space="preserve">M. Wilcox, S. </w:t>
      </w:r>
      <w:proofErr w:type="spellStart"/>
      <w:r w:rsidRPr="00FF1273">
        <w:rPr>
          <w:rFonts w:ascii="Times New Roman" w:hAnsi="Times New Roman" w:cs="Times New Roman"/>
          <w:color w:val="auto"/>
        </w:rPr>
        <w:t>Schuermans</w:t>
      </w:r>
      <w:proofErr w:type="spellEnd"/>
      <w:r w:rsidRPr="00FF1273">
        <w:rPr>
          <w:rFonts w:ascii="Times New Roman" w:hAnsi="Times New Roman" w:cs="Times New Roman"/>
          <w:color w:val="auto"/>
        </w:rPr>
        <w:t xml:space="preserve">, C. </w:t>
      </w:r>
      <w:proofErr w:type="spellStart"/>
      <w:r w:rsidRPr="00FF1273">
        <w:rPr>
          <w:rFonts w:ascii="Times New Roman" w:hAnsi="Times New Roman" w:cs="Times New Roman"/>
          <w:color w:val="auto"/>
        </w:rPr>
        <w:t>Voskoglou</w:t>
      </w:r>
      <w:proofErr w:type="spellEnd"/>
      <w:r w:rsidRPr="00FF1273">
        <w:rPr>
          <w:rFonts w:ascii="Times New Roman" w:hAnsi="Times New Roman" w:cs="Times New Roman"/>
          <w:color w:val="auto"/>
        </w:rPr>
        <w:t xml:space="preserve">, and A. </w:t>
      </w:r>
      <w:proofErr w:type="spellStart"/>
      <w:r w:rsidRPr="00FF1273">
        <w:rPr>
          <w:rFonts w:ascii="Times New Roman" w:hAnsi="Times New Roman" w:cs="Times New Roman"/>
          <w:color w:val="auto"/>
        </w:rPr>
        <w:t>Sobolevski</w:t>
      </w:r>
      <w:proofErr w:type="spellEnd"/>
      <w:r w:rsidRPr="00FF1273">
        <w:rPr>
          <w:rFonts w:ascii="Times New Roman" w:hAnsi="Times New Roman" w:cs="Times New Roman"/>
          <w:color w:val="auto"/>
        </w:rPr>
        <w:t>,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w:t>
      </w:r>
      <w:proofErr w:type="spellStart"/>
      <w:r w:rsidRPr="00FF1273">
        <w:rPr>
          <w:rFonts w:ascii="Times New Roman" w:hAnsi="Times New Roman" w:cs="Times New Roman"/>
          <w:color w:val="auto"/>
        </w:rPr>
        <w:t>js</w:t>
      </w:r>
      <w:proofErr w:type="spellEnd"/>
      <w:r w:rsidRPr="00FF1273">
        <w:rPr>
          <w:rFonts w:ascii="Times New Roman" w:hAnsi="Times New Roman" w:cs="Times New Roman"/>
          <w:color w:val="auto"/>
        </w:rPr>
        <w:t xml:space="preserve">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npm</w:t>
      </w:r>
      <w:proofErr w:type="spellEnd"/>
      <w:r w:rsidRPr="00FF1273">
        <w:rPr>
          <w:rFonts w:ascii="Times New Roman" w:hAnsi="Times New Roman" w:cs="Times New Roman"/>
          <w:color w:val="auto"/>
        </w:rPr>
        <w:t>.”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w:t>
      </w:r>
      <w:proofErr w:type="spellStart"/>
      <w:r w:rsidRPr="00FF1273">
        <w:rPr>
          <w:rFonts w:ascii="Times New Roman" w:hAnsi="Times New Roman" w:cs="Times New Roman"/>
          <w:color w:val="auto"/>
        </w:rPr>
        <w:t>mljs</w:t>
      </w:r>
      <w:proofErr w:type="spellEnd"/>
      <w:r w:rsidRPr="00FF1273">
        <w:rPr>
          <w:rFonts w:ascii="Times New Roman" w:hAnsi="Times New Roman" w:cs="Times New Roman"/>
          <w:color w:val="auto"/>
        </w:rPr>
        <w:t xml:space="preserve">/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API?,”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r>
      <w:proofErr w:type="spellStart"/>
      <w:r w:rsidRPr="00FF1273">
        <w:rPr>
          <w:rFonts w:ascii="Times New Roman" w:hAnsi="Times New Roman" w:cs="Times New Roman"/>
          <w:color w:val="auto"/>
        </w:rPr>
        <w:t>Assertible</w:t>
      </w:r>
      <w:proofErr w:type="spellEnd"/>
      <w:r w:rsidRPr="00FF1273">
        <w:rPr>
          <w:rFonts w:ascii="Times New Roman" w:hAnsi="Times New Roman" w:cs="Times New Roman"/>
          <w:color w:val="auto"/>
        </w:rPr>
        <w:t xml:space="preserve">, “7 HTTP methods every web developer should know and how to test them,” </w:t>
      </w:r>
      <w:proofErr w:type="spellStart"/>
      <w:r w:rsidRPr="00FF1273">
        <w:rPr>
          <w:rFonts w:ascii="Times New Roman" w:hAnsi="Times New Roman" w:cs="Times New Roman"/>
          <w:i/>
          <w:iCs/>
          <w:color w:val="auto"/>
        </w:rPr>
        <w:t>Assertible</w:t>
      </w:r>
      <w:proofErr w:type="spellEnd"/>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 xml:space="preserve">Apriori Algorithm implementation in </w:t>
      </w:r>
      <w:proofErr w:type="spellStart"/>
      <w:r w:rsidRPr="00FF1273">
        <w:rPr>
          <w:rFonts w:ascii="Times New Roman" w:hAnsi="Times New Roman" w:cs="Times New Roman"/>
          <w:i/>
          <w:iCs/>
          <w:color w:val="auto"/>
        </w:rPr>
        <w:t>TypeScript|JavaScript</w:t>
      </w:r>
      <w:proofErr w:type="spellEnd"/>
      <w:r w:rsidRPr="00FF1273">
        <w:rPr>
          <w:rFonts w:ascii="Times New Roman" w:hAnsi="Times New Roman" w:cs="Times New Roman"/>
          <w:i/>
          <w:iCs/>
          <w:color w:val="auto"/>
        </w:rPr>
        <w:t xml:space="preserve">: </w:t>
      </w:r>
      <w:proofErr w:type="spellStart"/>
      <w:r w:rsidRPr="00FF1273">
        <w:rPr>
          <w:rFonts w:ascii="Times New Roman" w:hAnsi="Times New Roman" w:cs="Times New Roman"/>
          <w:i/>
          <w:iCs/>
          <w:color w:val="auto"/>
        </w:rPr>
        <w:t>seratch</w:t>
      </w:r>
      <w:proofErr w:type="spellEnd"/>
      <w:r w:rsidRPr="00FF1273">
        <w:rPr>
          <w:rFonts w:ascii="Times New Roman" w:hAnsi="Times New Roman" w:cs="Times New Roman"/>
          <w:i/>
          <w:iCs/>
          <w:color w:val="auto"/>
        </w:rPr>
        <w:t>/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24"/>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10" w:name="_Toc927556"/>
      <w:r w:rsidRPr="000E1191">
        <w:t>Appendices</w:t>
      </w:r>
      <w:bookmarkEnd w:id="110"/>
    </w:p>
    <w:p w14:paraId="7A4A0535" w14:textId="5909442D" w:rsidR="00633180" w:rsidRDefault="00633180" w:rsidP="00C1275C">
      <w:pPr>
        <w:pStyle w:val="Kop2"/>
      </w:pPr>
      <w:bookmarkStart w:id="111" w:name="_Ref536793072"/>
      <w:bookmarkStart w:id="112" w:name="_Ref530630346"/>
      <w:bookmarkStart w:id="113" w:name="_Toc927557"/>
      <w:r>
        <w:t>Key concepts of researched papers.</w:t>
      </w:r>
      <w:bookmarkEnd w:id="111"/>
      <w:bookmarkEnd w:id="113"/>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14" w:name="OLE_LINK1"/>
      <w:bookmarkStart w:id="115"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14"/>
      <w:bookmarkEnd w:id="115"/>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16" w:name="_Ref536793076"/>
      <w:bookmarkStart w:id="117" w:name="_Toc927558"/>
      <w:r>
        <w:t>Dataset entry</w:t>
      </w:r>
      <w:bookmarkEnd w:id="116"/>
      <w:bookmarkEnd w:id="117"/>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18" w:name="_MON_1604368721"/>
    <w:bookmarkEnd w:id="118"/>
    <w:p w14:paraId="796AD412" w14:textId="77777777" w:rsidR="00623378" w:rsidRPr="000302E4" w:rsidRDefault="00695926" w:rsidP="00623378">
      <w:r>
        <w:rPr>
          <w:noProof/>
        </w:rPr>
        <w:object w:dxaOrig="9060" w:dyaOrig="2880" w14:anchorId="4C680E3A">
          <v:shape id="_x0000_i1025" type="#_x0000_t75" alt="" style="width:453.9pt;height:2in;mso-width-percent:0;mso-height-percent:0;mso-width-percent:0;mso-height-percent:0" o:ole="">
            <v:imagedata r:id="rId25" o:title=""/>
          </v:shape>
          <o:OLEObject Type="Embed" ProgID="Word.Document.12" ShapeID="_x0000_i1025" DrawAspect="Content" ObjectID="_1612186903" r:id="rId26">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19" w:name="_Ref536793077"/>
      <w:bookmarkStart w:id="120" w:name="_Toc927559"/>
      <w:r w:rsidRPr="000E1191">
        <w:lastRenderedPageBreak/>
        <w:t>Unique activities in dataset</w:t>
      </w:r>
      <w:bookmarkEnd w:id="112"/>
      <w:bookmarkEnd w:id="119"/>
      <w:bookmarkEnd w:id="120"/>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5425CB3C" w:rsidR="00750DFC" w:rsidRDefault="00750DFC" w:rsidP="00750DFC">
      <w:pPr>
        <w:pStyle w:val="Subkopje"/>
      </w:pPr>
    </w:p>
    <w:p w14:paraId="2132D2BB" w14:textId="77777777" w:rsidR="00647B34" w:rsidRDefault="00647B34" w:rsidP="00647B34">
      <w:pPr>
        <w:pStyle w:val="Kop2"/>
      </w:pPr>
      <w:bookmarkStart w:id="121" w:name="_Toc536792986"/>
      <w:bookmarkStart w:id="122" w:name="_Toc927526"/>
      <w:r>
        <w:t>Platform</w:t>
      </w:r>
      <w:bookmarkEnd w:id="121"/>
      <w:bookmarkEnd w:id="122"/>
    </w:p>
    <w:p w14:paraId="35CB0236" w14:textId="77777777" w:rsidR="00647B34" w:rsidRDefault="00647B34" w:rsidP="00647B34">
      <w:r>
        <w:t>The chosen platform is not just dependent on the chosen algorithm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820A6E3" w14:textId="77777777" w:rsidR="00647B34" w:rsidRPr="009F15C5" w:rsidRDefault="00647B34" w:rsidP="00647B34">
      <w:pPr>
        <w:pStyle w:val="Kop3"/>
      </w:pPr>
      <w:r>
        <w:t>Background</w:t>
      </w:r>
    </w:p>
    <w:p w14:paraId="27AF2111" w14:textId="77777777" w:rsidR="00647B34" w:rsidRDefault="00647B34" w:rsidP="00647B34">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25]</w:t>
      </w:r>
      <w:r>
        <w:fldChar w:fldCharType="end"/>
      </w:r>
      <w:r>
        <w:t>. This is expected to grow to between 20 and 200 billion within the next five to ten years. The promise of IoT doesn’t end at just connecting the devices to the internet. It is just the first step.</w:t>
      </w:r>
    </w:p>
    <w:p w14:paraId="04945169" w14:textId="77777777" w:rsidR="00647B34" w:rsidRDefault="00647B34" w:rsidP="00647B34">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Pr="00D3030F">
        <w:rPr>
          <w:rFonts w:ascii="Times New Roman" w:cs="Times New Roman"/>
          <w:color w:val="000000"/>
        </w:rPr>
        <w:t>[62]–[64]</w:t>
      </w:r>
      <w:r>
        <w:fldChar w:fldCharType="end"/>
      </w:r>
      <w:r>
        <w:t>, are analyzing activity based on random sensor data.</w:t>
      </w:r>
    </w:p>
    <w:p w14:paraId="4903E084" w14:textId="77777777" w:rsidR="00647B34" w:rsidRDefault="00647B34" w:rsidP="00647B34">
      <w:r>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34C90AB6" w14:textId="77777777" w:rsidR="00647B34" w:rsidRDefault="00647B34" w:rsidP="00647B34">
      <w:pPr>
        <w:pStyle w:val="Kop3"/>
      </w:pPr>
      <w:bookmarkStart w:id="123" w:name="_Toc536792988"/>
      <w:bookmarkStart w:id="124" w:name="_Toc927528"/>
      <w:r>
        <w:lastRenderedPageBreak/>
        <w:t>Programming language</w:t>
      </w:r>
      <w:bookmarkEnd w:id="123"/>
      <w:bookmarkEnd w:id="124"/>
    </w:p>
    <w:p w14:paraId="1FACAB08" w14:textId="77777777" w:rsidR="00647B34" w:rsidRDefault="00647B34" w:rsidP="00647B34">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65]</w:t>
      </w:r>
      <w:r>
        <w:fldChar w:fldCharType="end"/>
      </w:r>
      <w:r>
        <w:t>, in order, are:</w:t>
      </w:r>
    </w:p>
    <w:p w14:paraId="3E2A0D40" w14:textId="77777777" w:rsidR="00647B34" w:rsidRDefault="00647B34" w:rsidP="00647B34">
      <w:pPr>
        <w:pStyle w:val="Lijstalinea"/>
        <w:numPr>
          <w:ilvl w:val="0"/>
          <w:numId w:val="31"/>
        </w:numPr>
      </w:pPr>
      <w:r>
        <w:t>Python</w:t>
      </w:r>
    </w:p>
    <w:p w14:paraId="6E4B24B1" w14:textId="77777777" w:rsidR="00647B34" w:rsidRDefault="00647B34" w:rsidP="00647B34">
      <w:pPr>
        <w:pStyle w:val="Lijstalinea"/>
        <w:numPr>
          <w:ilvl w:val="0"/>
          <w:numId w:val="31"/>
        </w:numPr>
      </w:pPr>
      <w:r>
        <w:t>C/C++</w:t>
      </w:r>
    </w:p>
    <w:p w14:paraId="53CB8F57" w14:textId="77777777" w:rsidR="00647B34" w:rsidRDefault="00647B34" w:rsidP="00647B34">
      <w:pPr>
        <w:pStyle w:val="Lijstalinea"/>
        <w:numPr>
          <w:ilvl w:val="0"/>
          <w:numId w:val="31"/>
        </w:numPr>
      </w:pPr>
      <w:r>
        <w:t>Java</w:t>
      </w:r>
    </w:p>
    <w:p w14:paraId="4346CBF4" w14:textId="77777777" w:rsidR="00647B34" w:rsidRDefault="00647B34" w:rsidP="00647B34">
      <w:pPr>
        <w:pStyle w:val="Lijstalinea"/>
        <w:numPr>
          <w:ilvl w:val="0"/>
          <w:numId w:val="31"/>
        </w:numPr>
      </w:pPr>
      <w:r>
        <w:t>R</w:t>
      </w:r>
    </w:p>
    <w:p w14:paraId="0E0B3732" w14:textId="77777777" w:rsidR="00647B34" w:rsidRDefault="00647B34" w:rsidP="00647B34">
      <w:pPr>
        <w:pStyle w:val="Lijstalinea"/>
        <w:numPr>
          <w:ilvl w:val="0"/>
          <w:numId w:val="31"/>
        </w:numPr>
      </w:pPr>
      <w:r>
        <w:t>JavaScript</w:t>
      </w:r>
    </w:p>
    <w:p w14:paraId="5F512DB0" w14:textId="77777777" w:rsidR="00647B34" w:rsidRDefault="00647B34" w:rsidP="00647B34">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8529F70" w14:textId="77777777" w:rsidR="00647B34" w:rsidRDefault="00647B34" w:rsidP="00647B34">
      <w:r>
        <w:t>For now, ignoring the fact of whether the programmer has any existing proficiencies, it is important to note that there is no best language to use for machine learning and it is important to take the goal into consideration. In this case the goal is to create a server-based cloud platform. Whereas the algorithms can still be run on any language, the web part and a possible API interface are likely to be implemented in JavaScript.</w:t>
      </w:r>
    </w:p>
    <w:p w14:paraId="24BB781C" w14:textId="77777777" w:rsidR="00647B34" w:rsidRDefault="00647B34" w:rsidP="00647B34">
      <w:pPr>
        <w:pStyle w:val="Kop3"/>
      </w:pPr>
      <w:bookmarkStart w:id="125" w:name="_Toc536792989"/>
      <w:bookmarkStart w:id="126" w:name="_Toc927529"/>
      <w:r>
        <w:t>Setup</w:t>
      </w:r>
      <w:bookmarkEnd w:id="125"/>
      <w:bookmarkEnd w:id="126"/>
    </w:p>
    <w:p w14:paraId="46FB9DA4" w14:textId="77777777" w:rsidR="00647B34" w:rsidRDefault="00647B34" w:rsidP="00647B34">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Pr>
          <w:noProof/>
        </w:rPr>
        <w:t>[66]</w:t>
      </w:r>
      <w:r>
        <w:fldChar w:fldCharType="end"/>
      </w:r>
      <w:r>
        <w:t xml:space="preserve">) is attributed to Node.js webservers. </w:t>
      </w:r>
    </w:p>
    <w:p w14:paraId="3DDB83C1" w14:textId="77777777" w:rsidR="00647B34" w:rsidRDefault="00647B34" w:rsidP="00647B34">
      <w:pPr>
        <w:pStyle w:val="Kop4"/>
      </w:pPr>
      <w:bookmarkStart w:id="127" w:name="_Toc536792990"/>
      <w:bookmarkStart w:id="128" w:name="_Toc927530"/>
      <w:r>
        <w:t>Software platform – Node.js</w:t>
      </w:r>
      <w:bookmarkEnd w:id="127"/>
      <w:bookmarkEnd w:id="128"/>
    </w:p>
    <w:p w14:paraId="295A6186" w14:textId="77777777" w:rsidR="00647B34" w:rsidRDefault="00647B34" w:rsidP="00647B34">
      <w:r>
        <w:t xml:space="preserve">JavaScript was originally a client-side scripting language, running in the user’s browser, usually part of any website. Node.js </w:t>
      </w:r>
      <w:r>
        <w:fldChar w:fldCharType="begin"/>
      </w:r>
      <w:r>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Pr>
          <w:noProof/>
        </w:rPr>
        <w:t>[67]</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0B5C266D" w14:textId="77777777" w:rsidR="00647B34" w:rsidRDefault="00647B34" w:rsidP="00647B34">
      <w:pPr>
        <w:pStyle w:val="Kop4"/>
      </w:pPr>
      <w:bookmarkStart w:id="129" w:name="_Toc536792991"/>
      <w:bookmarkStart w:id="130" w:name="_Toc927531"/>
      <w:r>
        <w:lastRenderedPageBreak/>
        <w:t xml:space="preserve">Software library – </w:t>
      </w:r>
      <w:proofErr w:type="spellStart"/>
      <w:r>
        <w:t>npm</w:t>
      </w:r>
      <w:bookmarkEnd w:id="129"/>
      <w:bookmarkEnd w:id="130"/>
      <w:proofErr w:type="spellEnd"/>
      <w:r>
        <w:t xml:space="preserve"> </w:t>
      </w:r>
    </w:p>
    <w:p w14:paraId="693AE7C8" w14:textId="77777777" w:rsidR="00647B34" w:rsidRDefault="00647B34" w:rsidP="00647B34">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Pr>
          <w:noProof/>
        </w:rPr>
        <w:t>[68]</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13DAC8BD" w14:textId="77777777" w:rsidR="00647B34" w:rsidRDefault="00647B34" w:rsidP="00647B34">
      <w:r w:rsidRPr="008061A1">
        <w:rPr>
          <w:b/>
        </w:rPr>
        <w:t xml:space="preserve">Express </w:t>
      </w:r>
      <w:r w:rsidRPr="008061A1">
        <w:rPr>
          <w:b/>
        </w:rPr>
        <w:fldChar w:fldCharType="begin"/>
      </w:r>
      <w:r>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4B53AF69" w14:textId="77777777" w:rsidR="00647B34" w:rsidRDefault="00647B34" w:rsidP="00647B34">
      <w:r w:rsidRPr="008061A1">
        <w:rPr>
          <w:b/>
        </w:rPr>
        <w:t xml:space="preserve">Mongoose </w:t>
      </w:r>
      <w:r w:rsidRPr="008061A1">
        <w:rPr>
          <w:b/>
        </w:rPr>
        <w:fldChar w:fldCharType="begin"/>
      </w:r>
      <w:r>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647D2430" w14:textId="77777777" w:rsidR="00647B34" w:rsidRPr="008D7373" w:rsidRDefault="00647B34" w:rsidP="00647B34">
      <w:r w:rsidRPr="008061A1">
        <w:rPr>
          <w:b/>
        </w:rPr>
        <w:t xml:space="preserve">The ml.js suite </w:t>
      </w:r>
      <w:r w:rsidRPr="008061A1">
        <w:rPr>
          <w:b/>
        </w:rPr>
        <w:fldChar w:fldCharType="begin"/>
      </w:r>
      <w:r>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3</w:t>
      </w:r>
      <w:r>
        <w:fldChar w:fldCharType="end"/>
      </w:r>
      <w:r>
        <w:t>.</w:t>
      </w:r>
    </w:p>
    <w:p w14:paraId="2FE2257F" w14:textId="77777777" w:rsidR="00647B34" w:rsidRDefault="00647B34" w:rsidP="00647B34">
      <w:pPr>
        <w:pStyle w:val="Kop4"/>
      </w:pPr>
      <w:bookmarkStart w:id="131" w:name="_Toc536792992"/>
      <w:bookmarkStart w:id="132" w:name="_Toc927532"/>
      <w:r>
        <w:t>View engine – Handlebars</w:t>
      </w:r>
      <w:bookmarkEnd w:id="131"/>
      <w:bookmarkEnd w:id="132"/>
    </w:p>
    <w:p w14:paraId="11C54DBC" w14:textId="77777777" w:rsidR="00647B34" w:rsidRPr="003822DB" w:rsidRDefault="00647B34" w:rsidP="00647B34">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5943DB8B" w14:textId="77777777" w:rsidR="00647B34" w:rsidRDefault="00647B34" w:rsidP="00647B34">
      <w:pPr>
        <w:pStyle w:val="Kop4"/>
      </w:pPr>
      <w:bookmarkStart w:id="133" w:name="_Ref535035987"/>
      <w:bookmarkStart w:id="134" w:name="_Toc536792993"/>
      <w:bookmarkStart w:id="135" w:name="_Toc927533"/>
      <w:r>
        <w:t>Database – MongoDB</w:t>
      </w:r>
      <w:bookmarkEnd w:id="133"/>
      <w:bookmarkEnd w:id="134"/>
      <w:bookmarkEnd w:id="135"/>
      <w:r>
        <w:t xml:space="preserve"> </w:t>
      </w:r>
    </w:p>
    <w:p w14:paraId="1B4A50D2" w14:textId="77777777" w:rsidR="00647B34" w:rsidRDefault="00647B34" w:rsidP="00647B34">
      <w:r>
        <w:t xml:space="preserve">In order to store data regarding activities, clusters and users, a database is required. While there are plentiful options when it comes to databases that work with Node.js, there is one big advantage to using MongoDB </w:t>
      </w:r>
      <w:r>
        <w:fldChar w:fldCharType="begin"/>
      </w:r>
      <w:r>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0D0B3C4B" w14:textId="77777777" w:rsidR="00647B34" w:rsidRPr="00D32410" w:rsidRDefault="00647B34" w:rsidP="00647B34">
      <w:r>
        <w:lastRenderedPageBreak/>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0314BEF9" w14:textId="77777777" w:rsidR="00647B34" w:rsidRDefault="00647B34" w:rsidP="00647B34">
      <w:pPr>
        <w:pStyle w:val="Kop3"/>
        <w:rPr>
          <w:lang w:val="nl-NL"/>
        </w:rPr>
      </w:pPr>
      <w:bookmarkStart w:id="136" w:name="_Toc536792994"/>
      <w:bookmarkStart w:id="137" w:name="_Toc927534"/>
      <w:r>
        <w:rPr>
          <w:lang w:val="nl-NL"/>
        </w:rPr>
        <w:t>API</w:t>
      </w:r>
      <w:bookmarkEnd w:id="136"/>
      <w:bookmarkEnd w:id="137"/>
    </w:p>
    <w:p w14:paraId="4DEF1300" w14:textId="77777777" w:rsidR="00647B34" w:rsidRDefault="00647B34" w:rsidP="00647B34">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67B8B7D9" w14:textId="77777777" w:rsidR="00647B34" w:rsidRDefault="00647B34" w:rsidP="00647B34">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3471F04D" w14:textId="77777777" w:rsidR="00647B34" w:rsidRDefault="00647B34" w:rsidP="00647B34">
      <w:pPr>
        <w:pStyle w:val="Kop4"/>
      </w:pPr>
      <w:bookmarkStart w:id="138" w:name="_Toc536792995"/>
      <w:bookmarkStart w:id="139" w:name="_Toc927535"/>
      <w:r>
        <w:t>Web APIs</w:t>
      </w:r>
      <w:bookmarkEnd w:id="138"/>
      <w:bookmarkEnd w:id="139"/>
    </w:p>
    <w:p w14:paraId="121C861A" w14:textId="77777777" w:rsidR="00647B34" w:rsidRDefault="00647B34" w:rsidP="00647B34">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6B515BE6" w14:textId="77777777" w:rsidR="00647B34" w:rsidRDefault="00647B34" w:rsidP="00647B34">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2B3F7932" w14:textId="77777777" w:rsidR="00647B34" w:rsidRDefault="00647B34" w:rsidP="00647B34">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3D1949B5" w14:textId="77777777" w:rsidR="00647B34" w:rsidRDefault="00647B34" w:rsidP="00647B34">
      <w:pPr>
        <w:pStyle w:val="Kop4"/>
      </w:pPr>
      <w:bookmarkStart w:id="140" w:name="_Toc536792996"/>
      <w:bookmarkStart w:id="141" w:name="_Toc927536"/>
      <w:r>
        <w:lastRenderedPageBreak/>
        <w:t>RESTful API</w:t>
      </w:r>
      <w:bookmarkEnd w:id="140"/>
      <w:bookmarkEnd w:id="141"/>
    </w:p>
    <w:p w14:paraId="0E2D76BB" w14:textId="77777777" w:rsidR="00647B34" w:rsidRDefault="00647B34" w:rsidP="00647B34">
      <w:r>
        <w:t>A RESTful API is one based on representational state technology (REST). This is a standardized, architectural approach web communication using HTTP methodologies.</w:t>
      </w:r>
    </w:p>
    <w:p w14:paraId="01308C79" w14:textId="77777777" w:rsidR="00647B34" w:rsidRDefault="00647B34" w:rsidP="00647B34">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4]</w:t>
      </w:r>
      <w:r>
        <w:fldChar w:fldCharType="end"/>
      </w:r>
      <w:r>
        <w:t xml:space="preserve">. </w:t>
      </w:r>
    </w:p>
    <w:p w14:paraId="3E89BBB3" w14:textId="77777777" w:rsidR="00647B34" w:rsidRDefault="00647B34" w:rsidP="00647B34">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 The most common methods (and the only ones used in this implementation) are </w:t>
      </w:r>
      <w:r>
        <w:fldChar w:fldCharType="begin"/>
      </w:r>
      <w:r>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5]</w:t>
      </w:r>
      <w:r>
        <w:fldChar w:fldCharType="end"/>
      </w:r>
      <w:r>
        <w:t>: GET, POST and DELETE. They are used to respectively retrieve, create or update, and delete a resource.</w:t>
      </w:r>
    </w:p>
    <w:p w14:paraId="44F28F48" w14:textId="77777777" w:rsidR="00647B34" w:rsidRPr="00276235" w:rsidRDefault="00647B34" w:rsidP="00647B34">
      <w:pPr>
        <w:pStyle w:val="Kop3"/>
      </w:pPr>
      <w:bookmarkStart w:id="142" w:name="_Toc536792998"/>
      <w:bookmarkStart w:id="143" w:name="_Toc927538"/>
      <w:r>
        <w:t>Conclusions</w:t>
      </w:r>
      <w:bookmarkEnd w:id="142"/>
      <w:bookmarkEnd w:id="143"/>
    </w:p>
    <w:p w14:paraId="286F8683" w14:textId="77777777" w:rsidR="00647B34" w:rsidRDefault="00647B34" w:rsidP="00647B34">
      <w:r>
        <w:t>Combining all the aforementioned aspects, in order to allow for easy collaboration with third-party software, a JavaScript based, Node.js server was established, along with a MongoDB database. It serves a frontend used to view statistics and allows for user input. All communication is done through a RESTful API. For performing complex machine learning calculations and matrix calculations, several library functions were imported.</w:t>
      </w:r>
    </w:p>
    <w:p w14:paraId="48F2AF10" w14:textId="77777777" w:rsidR="00647B34" w:rsidRPr="000E1191" w:rsidRDefault="00647B34" w:rsidP="00750DFC">
      <w:pPr>
        <w:pStyle w:val="Subkopje"/>
      </w:pPr>
    </w:p>
    <w:sectPr w:rsidR="00647B34"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48443" w14:textId="77777777" w:rsidR="00695926" w:rsidRDefault="00695926">
      <w:pPr>
        <w:spacing w:after="0" w:line="240" w:lineRule="auto"/>
      </w:pPr>
      <w:r>
        <w:separator/>
      </w:r>
    </w:p>
    <w:p w14:paraId="0332DBA1" w14:textId="77777777" w:rsidR="00695926" w:rsidRDefault="00695926"/>
    <w:p w14:paraId="5120686F" w14:textId="77777777" w:rsidR="00695926" w:rsidRDefault="00695926"/>
  </w:endnote>
  <w:endnote w:type="continuationSeparator" w:id="0">
    <w:p w14:paraId="0CAFE4D5" w14:textId="77777777" w:rsidR="00695926" w:rsidRDefault="00695926">
      <w:pPr>
        <w:spacing w:after="0" w:line="240" w:lineRule="auto"/>
      </w:pPr>
      <w:r>
        <w:continuationSeparator/>
      </w:r>
    </w:p>
    <w:p w14:paraId="52EA7986" w14:textId="77777777" w:rsidR="00695926" w:rsidRDefault="00695926"/>
    <w:p w14:paraId="0844E1B9" w14:textId="77777777" w:rsidR="00695926" w:rsidRDefault="006959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75B51" w:rsidRDefault="00475B51"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475B51" w:rsidRDefault="00475B51"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6F5E4" w14:textId="77777777" w:rsidR="00695926" w:rsidRDefault="00695926">
      <w:pPr>
        <w:spacing w:after="0" w:line="240" w:lineRule="auto"/>
      </w:pPr>
      <w:r>
        <w:separator/>
      </w:r>
    </w:p>
  </w:footnote>
  <w:footnote w:type="continuationSeparator" w:id="0">
    <w:p w14:paraId="23EAB4C5" w14:textId="77777777" w:rsidR="00695926" w:rsidRDefault="00695926">
      <w:pPr>
        <w:spacing w:after="0" w:line="240" w:lineRule="auto"/>
      </w:pPr>
      <w:r>
        <w:continuationSeparator/>
      </w:r>
    </w:p>
    <w:p w14:paraId="7E25C068" w14:textId="77777777" w:rsidR="00695926" w:rsidRDefault="00695926"/>
    <w:p w14:paraId="095343A1" w14:textId="77777777" w:rsidR="00695926" w:rsidRDefault="00695926"/>
  </w:footnote>
  <w:footnote w:id="1">
    <w:p w14:paraId="306639C5" w14:textId="77777777" w:rsidR="00475B51" w:rsidRPr="00CE6F7E" w:rsidRDefault="00475B51"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475B51" w:rsidRPr="008C55AE" w:rsidRDefault="00475B51">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activeWritingStyle w:appName="MSWord" w:lang="en-US" w:vendorID="64" w:dllVersion="4096" w:nlCheck="1" w:checkStyle="1"/>
  <w:activeWritingStyle w:appName="MSWord" w:lang="nl-NL" w:vendorID="64" w:dllVersion="4096" w:nlCheck="1" w:checkStyle="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6B3F"/>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40D"/>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7E59"/>
    <w:rsid w:val="00420B90"/>
    <w:rsid w:val="00425A22"/>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4878"/>
    <w:rsid w:val="00587CB6"/>
    <w:rsid w:val="00590833"/>
    <w:rsid w:val="0059118C"/>
    <w:rsid w:val="0059132C"/>
    <w:rsid w:val="00592A33"/>
    <w:rsid w:val="00594594"/>
    <w:rsid w:val="00594E08"/>
    <w:rsid w:val="0059713E"/>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5FE5"/>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47B34"/>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5926"/>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52A3"/>
    <w:rsid w:val="008961A6"/>
    <w:rsid w:val="008A1649"/>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35A17"/>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2680"/>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8070D"/>
    <w:rsid w:val="00E80C95"/>
    <w:rsid w:val="00E81699"/>
    <w:rsid w:val="00E81E7E"/>
    <w:rsid w:val="00E82073"/>
    <w:rsid w:val="00E95498"/>
    <w:rsid w:val="00EA73BF"/>
    <w:rsid w:val="00EB21AD"/>
    <w:rsid w:val="00EB56E2"/>
    <w:rsid w:val="00EB6DEF"/>
    <w:rsid w:val="00EC55B9"/>
    <w:rsid w:val="00ED02EC"/>
    <w:rsid w:val="00ED2F19"/>
    <w:rsid w:val="00ED599E"/>
    <w:rsid w:val="00EE1099"/>
    <w:rsid w:val="00EE230F"/>
    <w:rsid w:val="00EE6DE4"/>
    <w:rsid w:val="00EE7725"/>
    <w:rsid w:val="00EF01AC"/>
    <w:rsid w:val="00EF3CF5"/>
    <w:rsid w:val="00EF6543"/>
    <w:rsid w:val="00EF780D"/>
    <w:rsid w:val="00F03B7C"/>
    <w:rsid w:val="00F04D74"/>
    <w:rsid w:val="00F16731"/>
    <w:rsid w:val="00F21B4F"/>
    <w:rsid w:val="00F237A4"/>
    <w:rsid w:val="00F2388E"/>
    <w:rsid w:val="00F30A89"/>
    <w:rsid w:val="00F328CA"/>
    <w:rsid w:val="00F350FC"/>
    <w:rsid w:val="00F370CF"/>
    <w:rsid w:val="00F4002C"/>
    <w:rsid w:val="00F4273B"/>
    <w:rsid w:val="00F43A30"/>
    <w:rsid w:val="00F52CF6"/>
    <w:rsid w:val="00F52E78"/>
    <w:rsid w:val="00F5513D"/>
    <w:rsid w:val="00F55EBF"/>
    <w:rsid w:val="00F56D48"/>
    <w:rsid w:val="00F62ACB"/>
    <w:rsid w:val="00F644F4"/>
    <w:rsid w:val="00F6780C"/>
    <w:rsid w:val="00F72B18"/>
    <w:rsid w:val="00F818C2"/>
    <w:rsid w:val="00F925F0"/>
    <w:rsid w:val="00F944DD"/>
    <w:rsid w:val="00F977D5"/>
    <w:rsid w:val="00FA0406"/>
    <w:rsid w:val="00FA3113"/>
    <w:rsid w:val="00FA4163"/>
    <w:rsid w:val="00FA68D5"/>
    <w:rsid w:val="00FB3148"/>
    <w:rsid w:val="00FB4FFC"/>
    <w:rsid w:val="00FB53A6"/>
    <w:rsid w:val="00FB5529"/>
    <w:rsid w:val="00FB7818"/>
    <w:rsid w:val="00FC03E4"/>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C39D8193-C9D1-DA4A-B8C7-8FEF708CB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microsoft.com/office/2007/relationships/hdphoto" Target="media/hdphoto1.wdp"/><Relationship Id="rId26" Type="http://schemas.openxmlformats.org/officeDocument/2006/relationships/package" Target="embeddings/Microsoft_Word-document.docx"/><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hyperlink" Target="https://github.com/RomanovX/Thesis"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E0B2966-593B-8444-BC13-58DE8A801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4</TotalTime>
  <Pages>75</Pages>
  <Words>59833</Words>
  <Characters>329083</Characters>
  <Application>Microsoft Office Word</Application>
  <DocSecurity>0</DocSecurity>
  <Lines>2742</Lines>
  <Paragraphs>7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cp:revision>
  <cp:lastPrinted>2018-04-30T02:51:00Z</cp:lastPrinted>
  <dcterms:created xsi:type="dcterms:W3CDTF">2019-02-02T17:20:00Z</dcterms:created>
  <dcterms:modified xsi:type="dcterms:W3CDTF">2019-02-20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